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3654E1" w14:textId="77777777" w:rsidR="005E3727" w:rsidRDefault="00D47834">
      <w:pPr>
        <w:jc w:val="center"/>
        <w:rPr>
          <w:rFonts w:cstheme="minorHAnsi"/>
          <w:b/>
          <w:bCs/>
          <w:sz w:val="20"/>
          <w:szCs w:val="20"/>
          <w:lang w:val="en"/>
        </w:rPr>
      </w:pPr>
      <w:r>
        <w:rPr>
          <w:rFonts w:cstheme="minorHAnsi"/>
          <w:b/>
          <w:bCs/>
          <w:sz w:val="20"/>
          <w:szCs w:val="20"/>
        </w:rPr>
        <w:t xml:space="preserve">Effect of </w:t>
      </w:r>
      <w:r>
        <w:rPr>
          <w:rFonts w:cstheme="minorHAnsi"/>
          <w:b/>
          <w:bCs/>
          <w:sz w:val="20"/>
          <w:szCs w:val="20"/>
          <w:lang w:val="en"/>
        </w:rPr>
        <w:t xml:space="preserve">using Green Fluorescent Protein </w:t>
      </w:r>
      <w:r>
        <w:rPr>
          <w:rFonts w:cstheme="minorHAnsi"/>
          <w:b/>
          <w:bCs/>
          <w:sz w:val="20"/>
          <w:szCs w:val="20"/>
        </w:rPr>
        <w:t>double-strand</w:t>
      </w:r>
      <w:r>
        <w:rPr>
          <w:rFonts w:cstheme="minorHAnsi"/>
          <w:b/>
          <w:bCs/>
          <w:sz w:val="20"/>
          <w:szCs w:val="20"/>
          <w:lang w:val="en"/>
        </w:rPr>
        <w:t>ed</w:t>
      </w:r>
      <w:r>
        <w:rPr>
          <w:rFonts w:cstheme="minorHAnsi"/>
          <w:b/>
          <w:bCs/>
          <w:sz w:val="20"/>
          <w:szCs w:val="20"/>
        </w:rPr>
        <w:t xml:space="preserve"> RNA</w:t>
      </w:r>
      <w:r>
        <w:rPr>
          <w:rFonts w:cstheme="minorHAnsi"/>
          <w:b/>
          <w:bCs/>
          <w:sz w:val="20"/>
          <w:szCs w:val="20"/>
          <w:lang w:val="en"/>
        </w:rPr>
        <w:t xml:space="preserve"> as non-target negative </w:t>
      </w:r>
      <w:r>
        <w:rPr>
          <w:rFonts w:cstheme="minorHAnsi"/>
          <w:b/>
          <w:bCs/>
          <w:sz w:val="20"/>
          <w:szCs w:val="20"/>
        </w:rPr>
        <w:t xml:space="preserve">control </w:t>
      </w:r>
      <w:r>
        <w:rPr>
          <w:rFonts w:cstheme="minorHAnsi"/>
          <w:b/>
          <w:bCs/>
          <w:sz w:val="20"/>
          <w:szCs w:val="20"/>
          <w:lang w:val="en"/>
        </w:rPr>
        <w:t xml:space="preserve">in </w:t>
      </w:r>
      <w:proofErr w:type="spellStart"/>
      <w:r>
        <w:rPr>
          <w:rFonts w:cstheme="minorHAnsi"/>
          <w:b/>
          <w:bCs/>
          <w:i/>
          <w:iCs/>
          <w:sz w:val="20"/>
          <w:szCs w:val="20"/>
        </w:rPr>
        <w:t>Nasonia</w:t>
      </w:r>
      <w:proofErr w:type="spellEnd"/>
      <w:r>
        <w:rPr>
          <w:rFonts w:cstheme="minorHAnsi"/>
          <w:b/>
          <w:bCs/>
          <w:i/>
          <w:iCs/>
          <w:sz w:val="20"/>
          <w:szCs w:val="20"/>
        </w:rPr>
        <w:t xml:space="preserve"> </w:t>
      </w:r>
      <w:proofErr w:type="spellStart"/>
      <w:r>
        <w:rPr>
          <w:rFonts w:cstheme="minorHAnsi"/>
          <w:b/>
          <w:bCs/>
          <w:i/>
          <w:iCs/>
          <w:sz w:val="20"/>
          <w:szCs w:val="20"/>
        </w:rPr>
        <w:t>vitripennis</w:t>
      </w:r>
      <w:proofErr w:type="spellEnd"/>
      <w:r>
        <w:rPr>
          <w:rStyle w:val="CommentReference"/>
          <w:lang w:val="en"/>
        </w:rPr>
        <w:t xml:space="preserve"> </w:t>
      </w:r>
      <w:r>
        <w:rPr>
          <w:rFonts w:cstheme="minorHAnsi"/>
          <w:b/>
          <w:bCs/>
          <w:sz w:val="20"/>
          <w:szCs w:val="20"/>
        </w:rPr>
        <w:t>RNA</w:t>
      </w:r>
      <w:r>
        <w:rPr>
          <w:rFonts w:cstheme="minorHAnsi"/>
          <w:b/>
          <w:bCs/>
          <w:sz w:val="20"/>
          <w:szCs w:val="20"/>
          <w:lang w:val="en"/>
        </w:rPr>
        <w:t xml:space="preserve"> interference assays</w:t>
      </w:r>
    </w:p>
    <w:p w14:paraId="3362FE47" w14:textId="77777777" w:rsidR="005E3727" w:rsidRDefault="005E3727">
      <w:pPr>
        <w:jc w:val="center"/>
        <w:rPr>
          <w:rFonts w:cstheme="minorHAnsi"/>
          <w:b/>
          <w:bCs/>
          <w:i/>
          <w:iCs/>
          <w:strike/>
          <w:sz w:val="20"/>
          <w:szCs w:val="20"/>
        </w:rPr>
      </w:pPr>
    </w:p>
    <w:p w14:paraId="77C1A8A8" w14:textId="77777777" w:rsidR="005E3727" w:rsidRDefault="00D47834">
      <w:pPr>
        <w:jc w:val="center"/>
        <w:rPr>
          <w:rFonts w:cstheme="minorHAnsi"/>
          <w:sz w:val="20"/>
          <w:szCs w:val="20"/>
          <w:lang w:val="nl-NL"/>
        </w:rPr>
      </w:pPr>
      <w:r>
        <w:rPr>
          <w:rFonts w:cstheme="minorHAnsi"/>
          <w:sz w:val="20"/>
          <w:szCs w:val="20"/>
          <w:lang w:val="nl-NL"/>
        </w:rPr>
        <w:t>Julien Rougeot</w:t>
      </w:r>
      <w:r>
        <w:rPr>
          <w:rFonts w:cstheme="minorHAnsi"/>
          <w:sz w:val="20"/>
          <w:szCs w:val="20"/>
          <w:vertAlign w:val="superscript"/>
          <w:lang w:val="nl-NL"/>
        </w:rPr>
        <w:t>1$</w:t>
      </w:r>
      <w:r>
        <w:rPr>
          <w:rFonts w:cstheme="minorHAnsi"/>
          <w:sz w:val="20"/>
          <w:szCs w:val="20"/>
          <w:lang w:val="nl-NL"/>
        </w:rPr>
        <w:t>, Yidong Wang</w:t>
      </w:r>
      <w:r>
        <w:rPr>
          <w:rFonts w:cstheme="minorHAnsi"/>
          <w:sz w:val="20"/>
          <w:szCs w:val="20"/>
          <w:vertAlign w:val="superscript"/>
          <w:lang w:val="nl-NL"/>
        </w:rPr>
        <w:t>1</w:t>
      </w:r>
      <w:r>
        <w:rPr>
          <w:rFonts w:cstheme="minorHAnsi"/>
          <w:sz w:val="20"/>
          <w:szCs w:val="20"/>
          <w:lang w:val="nl-NL"/>
        </w:rPr>
        <w:t>, Eveline C. Verhulst</w:t>
      </w:r>
      <w:r>
        <w:rPr>
          <w:rFonts w:cstheme="minorHAnsi"/>
          <w:sz w:val="20"/>
          <w:szCs w:val="20"/>
          <w:vertAlign w:val="superscript"/>
          <w:lang w:val="nl-NL"/>
        </w:rPr>
        <w:t>1</w:t>
      </w:r>
    </w:p>
    <w:p w14:paraId="5B701E14" w14:textId="77777777" w:rsidR="005E3727" w:rsidRDefault="00D47834">
      <w:pPr>
        <w:jc w:val="center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>1</w:t>
      </w:r>
      <w:r>
        <w:rPr>
          <w:rFonts w:cstheme="minorHAnsi"/>
          <w:sz w:val="20"/>
          <w:szCs w:val="20"/>
        </w:rPr>
        <w:t xml:space="preserve">Laboratory of Entomology, Wageningen University, P.O. Box </w:t>
      </w:r>
      <w:r>
        <w:rPr>
          <w:rFonts w:cstheme="minorHAnsi"/>
          <w:sz w:val="20"/>
          <w:szCs w:val="20"/>
          <w:lang w:val="en"/>
        </w:rPr>
        <w:t>16</w:t>
      </w:r>
      <w:r>
        <w:rPr>
          <w:rFonts w:cstheme="minorHAnsi"/>
          <w:sz w:val="20"/>
          <w:szCs w:val="20"/>
        </w:rPr>
        <w:t>, 6700 AA Wageningen, The Netherlands.</w:t>
      </w:r>
    </w:p>
    <w:p w14:paraId="773ED894" w14:textId="77777777" w:rsidR="005E3727" w:rsidRDefault="00D47834">
      <w:pPr>
        <w:jc w:val="center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  <w:vertAlign w:val="superscript"/>
        </w:rPr>
        <w:t>$</w:t>
      </w:r>
      <w:r>
        <w:rPr>
          <w:rFonts w:cstheme="minorHAnsi"/>
          <w:sz w:val="20"/>
          <w:szCs w:val="20"/>
        </w:rPr>
        <w:t xml:space="preserve">Corresponding author: </w:t>
      </w:r>
      <w:hyperlink r:id="rId7" w:history="1">
        <w:r>
          <w:rPr>
            <w:rStyle w:val="Hyperlink"/>
            <w:rFonts w:cstheme="minorHAnsi"/>
            <w:sz w:val="20"/>
            <w:szCs w:val="20"/>
          </w:rPr>
          <w:t>julien.rougeot@wur.nl</w:t>
        </w:r>
      </w:hyperlink>
      <w:r>
        <w:rPr>
          <w:rFonts w:cstheme="minorHAnsi"/>
          <w:sz w:val="20"/>
          <w:szCs w:val="20"/>
        </w:rPr>
        <w:t>.</w:t>
      </w:r>
    </w:p>
    <w:p w14:paraId="41079483" w14:textId="77777777" w:rsidR="005E3727" w:rsidRDefault="00D47834">
      <w:pPr>
        <w:jc w:val="center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Keywords: RNA interference, </w:t>
      </w:r>
      <w:proofErr w:type="spellStart"/>
      <w:r>
        <w:rPr>
          <w:rFonts w:cstheme="minorHAnsi"/>
          <w:i/>
          <w:iCs/>
          <w:sz w:val="20"/>
          <w:szCs w:val="20"/>
        </w:rPr>
        <w:t>Nasonia</w:t>
      </w:r>
      <w:proofErr w:type="spellEnd"/>
      <w:r>
        <w:rPr>
          <w:rFonts w:cstheme="minorHAnsi"/>
          <w:sz w:val="20"/>
          <w:szCs w:val="20"/>
        </w:rPr>
        <w:t>, RNA sequencing</w:t>
      </w:r>
    </w:p>
    <w:p w14:paraId="5AD92B0C" w14:textId="77777777" w:rsidR="005E3727" w:rsidRDefault="005E3727">
      <w:pPr>
        <w:jc w:val="center"/>
        <w:rPr>
          <w:rFonts w:cstheme="minorHAnsi"/>
          <w:sz w:val="20"/>
          <w:szCs w:val="20"/>
        </w:rPr>
      </w:pPr>
    </w:p>
    <w:p w14:paraId="585553CF" w14:textId="77777777" w:rsidR="005E3727" w:rsidRDefault="00D47834">
      <w:pPr>
        <w:jc w:val="center"/>
        <w:rPr>
          <w:rFonts w:cstheme="minorHAnsi"/>
          <w:b/>
          <w:sz w:val="20"/>
          <w:szCs w:val="20"/>
        </w:rPr>
      </w:pPr>
      <w:r>
        <w:rPr>
          <w:rFonts w:cstheme="minorHAnsi"/>
          <w:b/>
          <w:sz w:val="20"/>
          <w:szCs w:val="20"/>
        </w:rPr>
        <w:t>Supplementary Files</w:t>
      </w:r>
    </w:p>
    <w:p w14:paraId="5C7D0DFB" w14:textId="77777777" w:rsidR="005E3727" w:rsidRDefault="005E3727">
      <w:pPr>
        <w:rPr>
          <w:rFonts w:cstheme="minorHAnsi"/>
          <w:sz w:val="20"/>
          <w:szCs w:val="20"/>
        </w:rPr>
      </w:pPr>
    </w:p>
    <w:p w14:paraId="448E3199" w14:textId="77777777" w:rsidR="005E3727" w:rsidRDefault="005E3727">
      <w:pPr>
        <w:rPr>
          <w:rFonts w:cstheme="minorHAnsi"/>
          <w:sz w:val="20"/>
          <w:szCs w:val="20"/>
        </w:rPr>
      </w:pPr>
    </w:p>
    <w:p w14:paraId="1E118523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b/>
          <w:sz w:val="20"/>
          <w:szCs w:val="20"/>
        </w:rPr>
        <w:t>Supplementary Table 1:</w:t>
      </w:r>
      <w:r>
        <w:rPr>
          <w:rFonts w:cstheme="minorHAnsi"/>
          <w:sz w:val="20"/>
          <w:szCs w:val="20"/>
        </w:rPr>
        <w:t xml:space="preserve"> Statistics on alignment and mapping for all </w:t>
      </w:r>
      <w:proofErr w:type="spellStart"/>
      <w:r>
        <w:rPr>
          <w:rFonts w:cstheme="minorHAnsi"/>
          <w:sz w:val="20"/>
          <w:szCs w:val="20"/>
        </w:rPr>
        <w:t>RNAseq</w:t>
      </w:r>
      <w:proofErr w:type="spellEnd"/>
      <w:r>
        <w:rPr>
          <w:rFonts w:cstheme="minorHAnsi"/>
          <w:sz w:val="20"/>
          <w:szCs w:val="20"/>
        </w:rPr>
        <w:t xml:space="preserve"> samples.</w:t>
      </w:r>
    </w:p>
    <w:p w14:paraId="212D5F4A" w14:textId="77777777" w:rsidR="005E3727" w:rsidRDefault="005E3727">
      <w:pPr>
        <w:jc w:val="both"/>
        <w:rPr>
          <w:rFonts w:cstheme="minorHAnsi"/>
          <w:sz w:val="20"/>
          <w:szCs w:val="20"/>
        </w:rPr>
      </w:pPr>
    </w:p>
    <w:p w14:paraId="64AD6FF9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b/>
          <w:sz w:val="20"/>
          <w:szCs w:val="20"/>
        </w:rPr>
        <w:t>Supplementary Table 2:</w:t>
      </w:r>
      <w:r>
        <w:rPr>
          <w:rFonts w:cstheme="minorHAnsi"/>
          <w:sz w:val="20"/>
          <w:szCs w:val="20"/>
        </w:rPr>
        <w:t xml:space="preserve"> Differential expression analysis between water-injected samples and </w:t>
      </w:r>
      <w:proofErr w:type="spellStart"/>
      <w:r>
        <w:rPr>
          <w:rFonts w:cstheme="minorHAnsi"/>
          <w:sz w:val="20"/>
          <w:szCs w:val="20"/>
        </w:rPr>
        <w:t>uninjected</w:t>
      </w:r>
      <w:proofErr w:type="spellEnd"/>
      <w:r>
        <w:rPr>
          <w:rFonts w:cstheme="minorHAnsi"/>
          <w:sz w:val="20"/>
          <w:szCs w:val="20"/>
        </w:rPr>
        <w:t xml:space="preserve"> samples as calculated by DESeq2 </w:t>
      </w:r>
      <w:r>
        <w:rPr>
          <w:rFonts w:cstheme="minorHAnsi"/>
          <w:sz w:val="20"/>
          <w:szCs w:val="20"/>
          <w:lang w:val="en"/>
        </w:rPr>
        <w:t>(see Supplementary Methods, Data analysis)</w:t>
      </w:r>
      <w:r>
        <w:rPr>
          <w:rFonts w:cstheme="minorHAnsi"/>
          <w:sz w:val="20"/>
          <w:szCs w:val="20"/>
        </w:rPr>
        <w:t>. Genes up</w:t>
      </w:r>
      <w:r>
        <w:rPr>
          <w:rFonts w:cstheme="minorHAnsi"/>
          <w:sz w:val="20"/>
          <w:szCs w:val="20"/>
          <w:lang w:val="en"/>
        </w:rPr>
        <w:t>-</w:t>
      </w:r>
      <w:r>
        <w:rPr>
          <w:rFonts w:cstheme="minorHAnsi"/>
          <w:sz w:val="20"/>
          <w:szCs w:val="20"/>
        </w:rPr>
        <w:t>regulated in water-injected samples (log</w:t>
      </w:r>
      <w:r>
        <w:rPr>
          <w:rFonts w:cstheme="minorHAnsi"/>
          <w:sz w:val="20"/>
          <w:szCs w:val="20"/>
          <w:vertAlign w:val="subscript"/>
        </w:rPr>
        <w:t>2</w:t>
      </w:r>
      <w:r>
        <w:rPr>
          <w:rFonts w:cstheme="minorHAnsi"/>
          <w:sz w:val="20"/>
          <w:szCs w:val="20"/>
        </w:rPr>
        <w:t xml:space="preserve">Fold Change≥0 and </w:t>
      </w:r>
      <w:proofErr w:type="spellStart"/>
      <w:r>
        <w:rPr>
          <w:rFonts w:cstheme="minorHAnsi"/>
          <w:i/>
          <w:sz w:val="20"/>
          <w:szCs w:val="20"/>
        </w:rPr>
        <w:t>padj</w:t>
      </w:r>
      <w:proofErr w:type="spellEnd"/>
      <w:r>
        <w:rPr>
          <w:rFonts w:cstheme="minorHAnsi"/>
          <w:sz w:val="20"/>
          <w:szCs w:val="20"/>
        </w:rPr>
        <w:t>&lt;0.05) are highlighted in turquoise whereas down</w:t>
      </w:r>
      <w:r>
        <w:rPr>
          <w:rFonts w:cstheme="minorHAnsi"/>
          <w:sz w:val="20"/>
          <w:szCs w:val="20"/>
          <w:lang w:val="en"/>
        </w:rPr>
        <w:t>-</w:t>
      </w:r>
      <w:r>
        <w:rPr>
          <w:rFonts w:cstheme="minorHAnsi"/>
          <w:sz w:val="20"/>
          <w:szCs w:val="20"/>
        </w:rPr>
        <w:t>regulated genes in water-injected samples (log</w:t>
      </w:r>
      <w:r>
        <w:rPr>
          <w:rFonts w:cstheme="minorHAnsi"/>
          <w:sz w:val="20"/>
          <w:szCs w:val="20"/>
          <w:vertAlign w:val="subscript"/>
        </w:rPr>
        <w:t>2</w:t>
      </w:r>
      <w:r>
        <w:rPr>
          <w:rFonts w:cstheme="minorHAnsi"/>
          <w:sz w:val="20"/>
          <w:szCs w:val="20"/>
        </w:rPr>
        <w:t xml:space="preserve">Fold Change≤0 and </w:t>
      </w:r>
      <w:proofErr w:type="spellStart"/>
      <w:r>
        <w:rPr>
          <w:rFonts w:cstheme="minorHAnsi"/>
          <w:i/>
          <w:sz w:val="20"/>
          <w:szCs w:val="20"/>
        </w:rPr>
        <w:t>padj</w:t>
      </w:r>
      <w:proofErr w:type="spellEnd"/>
      <w:r>
        <w:rPr>
          <w:rFonts w:cstheme="minorHAnsi"/>
          <w:sz w:val="20"/>
          <w:szCs w:val="20"/>
        </w:rPr>
        <w:t>&lt;0.05) are highlighted in red.</w:t>
      </w:r>
    </w:p>
    <w:p w14:paraId="6CAD9858" w14:textId="77777777" w:rsidR="005E3727" w:rsidRDefault="005E3727">
      <w:pPr>
        <w:jc w:val="both"/>
        <w:rPr>
          <w:rFonts w:cstheme="minorHAnsi"/>
          <w:sz w:val="20"/>
          <w:szCs w:val="20"/>
        </w:rPr>
      </w:pPr>
    </w:p>
    <w:p w14:paraId="5ABA4F98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b/>
          <w:sz w:val="20"/>
          <w:szCs w:val="20"/>
        </w:rPr>
        <w:t>Supplementary Table 3:</w:t>
      </w:r>
      <w:r>
        <w:rPr>
          <w:rFonts w:cstheme="minorHAnsi"/>
          <w:sz w:val="20"/>
          <w:szCs w:val="20"/>
        </w:rPr>
        <w:t xml:space="preserve"> Differential expression analysis between </w:t>
      </w:r>
      <w:r>
        <w:rPr>
          <w:rFonts w:cstheme="minorHAnsi"/>
          <w:i/>
          <w:sz w:val="20"/>
          <w:szCs w:val="20"/>
        </w:rPr>
        <w:t>GFP</w:t>
      </w:r>
      <w:r>
        <w:rPr>
          <w:rFonts w:cstheme="minorHAnsi"/>
          <w:sz w:val="20"/>
          <w:szCs w:val="20"/>
        </w:rPr>
        <w:t>-</w:t>
      </w:r>
      <w:proofErr w:type="spellStart"/>
      <w:r>
        <w:rPr>
          <w:rFonts w:cstheme="minorHAnsi"/>
          <w:sz w:val="20"/>
          <w:szCs w:val="20"/>
        </w:rPr>
        <w:t>i</w:t>
      </w:r>
      <w:proofErr w:type="spellEnd"/>
      <w:r>
        <w:rPr>
          <w:rFonts w:cstheme="minorHAnsi"/>
          <w:sz w:val="20"/>
          <w:szCs w:val="20"/>
        </w:rPr>
        <w:t xml:space="preserve"> samples and control samples as calculated by DESeq2</w:t>
      </w:r>
      <w:r>
        <w:rPr>
          <w:rFonts w:cstheme="minorHAnsi"/>
          <w:sz w:val="20"/>
          <w:szCs w:val="20"/>
          <w:lang w:val="en"/>
        </w:rPr>
        <w:t xml:space="preserve"> (see Supplementary Methods, Data analysis)</w:t>
      </w:r>
      <w:r>
        <w:rPr>
          <w:rFonts w:cstheme="minorHAnsi"/>
          <w:sz w:val="20"/>
          <w:szCs w:val="20"/>
        </w:rPr>
        <w:t>. Genes up</w:t>
      </w:r>
      <w:r>
        <w:rPr>
          <w:rFonts w:cstheme="minorHAnsi"/>
          <w:sz w:val="20"/>
          <w:szCs w:val="20"/>
          <w:lang w:val="en"/>
        </w:rPr>
        <w:t>-</w:t>
      </w:r>
      <w:r>
        <w:rPr>
          <w:rFonts w:cstheme="minorHAnsi"/>
          <w:sz w:val="20"/>
          <w:szCs w:val="20"/>
        </w:rPr>
        <w:t xml:space="preserve">regulated in </w:t>
      </w:r>
      <w:r>
        <w:rPr>
          <w:rFonts w:cstheme="minorHAnsi"/>
          <w:i/>
          <w:sz w:val="20"/>
          <w:szCs w:val="20"/>
        </w:rPr>
        <w:t>GFP</w:t>
      </w:r>
      <w:r>
        <w:rPr>
          <w:rFonts w:cstheme="minorHAnsi"/>
          <w:sz w:val="20"/>
          <w:szCs w:val="20"/>
        </w:rPr>
        <w:t>-</w:t>
      </w:r>
      <w:proofErr w:type="spellStart"/>
      <w:r>
        <w:rPr>
          <w:rFonts w:cstheme="minorHAnsi"/>
          <w:sz w:val="20"/>
          <w:szCs w:val="20"/>
        </w:rPr>
        <w:t>i</w:t>
      </w:r>
      <w:proofErr w:type="spellEnd"/>
      <w:r>
        <w:rPr>
          <w:rFonts w:cstheme="minorHAnsi"/>
          <w:sz w:val="20"/>
          <w:szCs w:val="20"/>
        </w:rPr>
        <w:t xml:space="preserve"> samples (log</w:t>
      </w:r>
      <w:r>
        <w:rPr>
          <w:rFonts w:cstheme="minorHAnsi"/>
          <w:sz w:val="20"/>
          <w:szCs w:val="20"/>
          <w:vertAlign w:val="subscript"/>
        </w:rPr>
        <w:t>2</w:t>
      </w:r>
      <w:r>
        <w:rPr>
          <w:rFonts w:cstheme="minorHAnsi"/>
          <w:sz w:val="20"/>
          <w:szCs w:val="20"/>
        </w:rPr>
        <w:t xml:space="preserve">Fold Change≥0 and </w:t>
      </w:r>
      <w:proofErr w:type="spellStart"/>
      <w:r>
        <w:rPr>
          <w:rFonts w:cstheme="minorHAnsi"/>
          <w:i/>
          <w:sz w:val="20"/>
          <w:szCs w:val="20"/>
        </w:rPr>
        <w:t>padj</w:t>
      </w:r>
      <w:proofErr w:type="spellEnd"/>
      <w:r>
        <w:rPr>
          <w:rFonts w:cstheme="minorHAnsi"/>
          <w:sz w:val="20"/>
          <w:szCs w:val="20"/>
        </w:rPr>
        <w:t>&lt;0.05) are highlighted in turquoise whereas down</w:t>
      </w:r>
      <w:r>
        <w:rPr>
          <w:rFonts w:cstheme="minorHAnsi"/>
          <w:sz w:val="20"/>
          <w:szCs w:val="20"/>
          <w:lang w:val="en"/>
        </w:rPr>
        <w:t>-</w:t>
      </w:r>
      <w:r>
        <w:rPr>
          <w:rFonts w:cstheme="minorHAnsi"/>
          <w:sz w:val="20"/>
          <w:szCs w:val="20"/>
        </w:rPr>
        <w:t xml:space="preserve">regulated genes in </w:t>
      </w:r>
      <w:r>
        <w:rPr>
          <w:rFonts w:cstheme="minorHAnsi"/>
          <w:i/>
          <w:sz w:val="20"/>
          <w:szCs w:val="20"/>
        </w:rPr>
        <w:t>GFP</w:t>
      </w:r>
      <w:r>
        <w:rPr>
          <w:rFonts w:cstheme="minorHAnsi"/>
          <w:sz w:val="20"/>
          <w:szCs w:val="20"/>
        </w:rPr>
        <w:t>-</w:t>
      </w:r>
      <w:proofErr w:type="spellStart"/>
      <w:r>
        <w:rPr>
          <w:rFonts w:cstheme="minorHAnsi"/>
          <w:sz w:val="20"/>
          <w:szCs w:val="20"/>
        </w:rPr>
        <w:t>i</w:t>
      </w:r>
      <w:proofErr w:type="spellEnd"/>
      <w:r>
        <w:rPr>
          <w:rFonts w:cstheme="minorHAnsi"/>
          <w:sz w:val="20"/>
          <w:szCs w:val="20"/>
        </w:rPr>
        <w:t xml:space="preserve"> (log</w:t>
      </w:r>
      <w:r>
        <w:rPr>
          <w:rFonts w:cstheme="minorHAnsi"/>
          <w:sz w:val="20"/>
          <w:szCs w:val="20"/>
          <w:vertAlign w:val="subscript"/>
        </w:rPr>
        <w:t>2</w:t>
      </w:r>
      <w:r>
        <w:rPr>
          <w:rFonts w:cstheme="minorHAnsi"/>
          <w:sz w:val="20"/>
          <w:szCs w:val="20"/>
        </w:rPr>
        <w:t xml:space="preserve">Fold Change≤0 and </w:t>
      </w:r>
      <w:proofErr w:type="spellStart"/>
      <w:r>
        <w:rPr>
          <w:rFonts w:cstheme="minorHAnsi"/>
          <w:i/>
          <w:sz w:val="20"/>
          <w:szCs w:val="20"/>
        </w:rPr>
        <w:t>padj</w:t>
      </w:r>
      <w:proofErr w:type="spellEnd"/>
      <w:r>
        <w:rPr>
          <w:rFonts w:cstheme="minorHAnsi"/>
          <w:sz w:val="20"/>
          <w:szCs w:val="20"/>
        </w:rPr>
        <w:t xml:space="preserve">&lt;0.05) are highlighted in red. Genes in bold are </w:t>
      </w:r>
      <w:r>
        <w:rPr>
          <w:rFonts w:cstheme="minorHAnsi"/>
          <w:sz w:val="20"/>
          <w:szCs w:val="20"/>
          <w:lang w:val="en"/>
        </w:rPr>
        <w:t xml:space="preserve">differentially expressed </w:t>
      </w:r>
      <w:r>
        <w:rPr>
          <w:rFonts w:cstheme="minorHAnsi"/>
          <w:sz w:val="20"/>
          <w:szCs w:val="20"/>
        </w:rPr>
        <w:t>genes described as potentially involved in microtubule and sperm functions.</w:t>
      </w:r>
    </w:p>
    <w:p w14:paraId="5DF74BD7" w14:textId="77777777" w:rsidR="005E3727" w:rsidRDefault="005E3727">
      <w:pPr>
        <w:rPr>
          <w:rFonts w:cstheme="minorHAnsi"/>
          <w:sz w:val="20"/>
          <w:szCs w:val="20"/>
        </w:rPr>
      </w:pPr>
    </w:p>
    <w:p w14:paraId="73256DDD" w14:textId="77777777" w:rsidR="005E3727" w:rsidRDefault="00D47834">
      <w:pPr>
        <w:rPr>
          <w:rFonts w:cstheme="minorHAnsi"/>
          <w:sz w:val="20"/>
          <w:szCs w:val="20"/>
        </w:rPr>
      </w:pPr>
      <w:r>
        <w:rPr>
          <w:rFonts w:cstheme="minorHAnsi"/>
          <w:b/>
          <w:sz w:val="20"/>
          <w:szCs w:val="20"/>
        </w:rPr>
        <w:t xml:space="preserve">Supplementary Table 4: </w:t>
      </w:r>
      <w:r>
        <w:rPr>
          <w:rFonts w:cstheme="minorHAnsi"/>
          <w:bCs/>
          <w:sz w:val="20"/>
          <w:szCs w:val="20"/>
        </w:rPr>
        <w:t xml:space="preserve">Results from </w:t>
      </w:r>
      <w:proofErr w:type="spellStart"/>
      <w:r>
        <w:rPr>
          <w:rFonts w:cstheme="minorHAnsi"/>
          <w:bCs/>
          <w:sz w:val="20"/>
          <w:szCs w:val="20"/>
        </w:rPr>
        <w:t>blastn</w:t>
      </w:r>
      <w:proofErr w:type="spellEnd"/>
      <w:r>
        <w:rPr>
          <w:rFonts w:cstheme="minorHAnsi"/>
          <w:bCs/>
          <w:sz w:val="20"/>
          <w:szCs w:val="20"/>
        </w:rPr>
        <w:t xml:space="preserve"> (https://blast.ncbi.nlm.nih.gov/) with the </w:t>
      </w:r>
      <w:r w:rsidRPr="00987482">
        <w:rPr>
          <w:rFonts w:cstheme="minorHAnsi"/>
          <w:bCs/>
          <w:i/>
          <w:iCs/>
          <w:sz w:val="20"/>
          <w:szCs w:val="20"/>
        </w:rPr>
        <w:t>GFP</w:t>
      </w:r>
      <w:r>
        <w:rPr>
          <w:rFonts w:cstheme="minorHAnsi"/>
          <w:bCs/>
          <w:sz w:val="20"/>
          <w:szCs w:val="20"/>
        </w:rPr>
        <w:t xml:space="preserve"> dsRNA sequence as query and all </w:t>
      </w:r>
      <w:proofErr w:type="spellStart"/>
      <w:r>
        <w:rPr>
          <w:rFonts w:cstheme="minorHAnsi"/>
          <w:bCs/>
          <w:i/>
          <w:iCs/>
          <w:sz w:val="20"/>
          <w:szCs w:val="20"/>
        </w:rPr>
        <w:t>Nasonia</w:t>
      </w:r>
      <w:proofErr w:type="spellEnd"/>
      <w:r>
        <w:rPr>
          <w:rFonts w:cstheme="minorHAnsi"/>
          <w:bCs/>
          <w:i/>
          <w:iCs/>
          <w:sz w:val="20"/>
          <w:szCs w:val="20"/>
        </w:rPr>
        <w:t xml:space="preserve"> </w:t>
      </w:r>
      <w:proofErr w:type="spellStart"/>
      <w:r>
        <w:rPr>
          <w:rFonts w:cstheme="minorHAnsi"/>
          <w:bCs/>
          <w:i/>
          <w:iCs/>
          <w:sz w:val="20"/>
          <w:szCs w:val="20"/>
        </w:rPr>
        <w:t>vitripennis</w:t>
      </w:r>
      <w:proofErr w:type="spellEnd"/>
      <w:r>
        <w:rPr>
          <w:rFonts w:cstheme="minorHAnsi"/>
          <w:bCs/>
          <w:sz w:val="20"/>
          <w:szCs w:val="20"/>
        </w:rPr>
        <w:t xml:space="preserve"> mRNA as subjects. </w:t>
      </w:r>
      <w:r>
        <w:rPr>
          <w:rFonts w:cstheme="minorHAnsi"/>
          <w:bCs/>
          <w:sz w:val="20"/>
          <w:szCs w:val="20"/>
          <w:lang w:val="en"/>
        </w:rPr>
        <w:t xml:space="preserve">Settings used were </w:t>
      </w:r>
      <w:r>
        <w:rPr>
          <w:rFonts w:cstheme="minorHAnsi"/>
          <w:sz w:val="20"/>
          <w:szCs w:val="20"/>
        </w:rPr>
        <w:t>“somewhat similar sequences” and a word size of 7 without filtering for low complexity regions.</w:t>
      </w:r>
    </w:p>
    <w:p w14:paraId="7DF4B3AA" w14:textId="77777777" w:rsidR="005E3727" w:rsidRDefault="005E3727">
      <w:pPr>
        <w:rPr>
          <w:rFonts w:cstheme="minorHAnsi"/>
          <w:sz w:val="20"/>
          <w:szCs w:val="20"/>
        </w:rPr>
      </w:pPr>
    </w:p>
    <w:p w14:paraId="2F9D6EAE" w14:textId="77777777" w:rsidR="005E3727" w:rsidRDefault="00D47834">
      <w:pPr>
        <w:rPr>
          <w:rFonts w:cstheme="minorHAnsi"/>
          <w:b/>
          <w:bCs/>
          <w:sz w:val="20"/>
          <w:szCs w:val="20"/>
        </w:rPr>
      </w:pPr>
      <w:r>
        <w:rPr>
          <w:rFonts w:cstheme="minorHAnsi"/>
          <w:b/>
          <w:bCs/>
          <w:sz w:val="20"/>
          <w:szCs w:val="20"/>
        </w:rPr>
        <w:t>Supplementary Methods:</w:t>
      </w:r>
    </w:p>
    <w:p w14:paraId="45ABCEAB" w14:textId="77777777" w:rsidR="005E3727" w:rsidRDefault="00D47834">
      <w:pPr>
        <w:jc w:val="both"/>
        <w:rPr>
          <w:rFonts w:cstheme="minorHAnsi"/>
          <w:sz w:val="20"/>
          <w:szCs w:val="20"/>
          <w:u w:val="single"/>
        </w:rPr>
      </w:pPr>
      <w:proofErr w:type="spellStart"/>
      <w:r>
        <w:rPr>
          <w:rFonts w:cstheme="minorHAnsi"/>
          <w:i/>
          <w:sz w:val="20"/>
          <w:szCs w:val="20"/>
          <w:u w:val="single"/>
        </w:rPr>
        <w:t>Nasonia</w:t>
      </w:r>
      <w:proofErr w:type="spellEnd"/>
      <w:r>
        <w:rPr>
          <w:rFonts w:cstheme="minorHAnsi"/>
          <w:i/>
          <w:sz w:val="20"/>
          <w:szCs w:val="20"/>
          <w:u w:val="single"/>
        </w:rPr>
        <w:t xml:space="preserve"> </w:t>
      </w:r>
      <w:proofErr w:type="spellStart"/>
      <w:r>
        <w:rPr>
          <w:rFonts w:cstheme="minorHAnsi"/>
          <w:i/>
          <w:sz w:val="20"/>
          <w:szCs w:val="20"/>
          <w:u w:val="single"/>
        </w:rPr>
        <w:t>vitripennis</w:t>
      </w:r>
      <w:proofErr w:type="spellEnd"/>
      <w:r>
        <w:rPr>
          <w:rFonts w:cstheme="minorHAnsi"/>
          <w:sz w:val="20"/>
          <w:szCs w:val="20"/>
          <w:u w:val="single"/>
        </w:rPr>
        <w:t xml:space="preserve"> rearing</w:t>
      </w:r>
    </w:p>
    <w:p w14:paraId="6B245E92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The </w:t>
      </w:r>
      <w:r>
        <w:rPr>
          <w:rFonts w:cstheme="minorHAnsi"/>
          <w:i/>
          <w:sz w:val="20"/>
          <w:szCs w:val="20"/>
        </w:rPr>
        <w:t xml:space="preserve">N. </w:t>
      </w:r>
      <w:proofErr w:type="spellStart"/>
      <w:r>
        <w:rPr>
          <w:rFonts w:cstheme="minorHAnsi"/>
          <w:i/>
          <w:sz w:val="20"/>
          <w:szCs w:val="20"/>
        </w:rPr>
        <w:t>vitripennis</w:t>
      </w:r>
      <w:proofErr w:type="spellEnd"/>
      <w:r>
        <w:rPr>
          <w:rFonts w:cstheme="minorHAnsi"/>
          <w:sz w:val="20"/>
          <w:szCs w:val="20"/>
        </w:rPr>
        <w:t xml:space="preserve"> lab strain </w:t>
      </w:r>
      <w:proofErr w:type="spellStart"/>
      <w:r>
        <w:rPr>
          <w:rFonts w:cstheme="minorHAnsi"/>
          <w:sz w:val="20"/>
          <w:szCs w:val="20"/>
        </w:rPr>
        <w:t>AsymCX</w:t>
      </w:r>
      <w:proofErr w:type="spellEnd"/>
      <w:r>
        <w:rPr>
          <w:rFonts w:cstheme="minorHAnsi"/>
          <w:sz w:val="20"/>
          <w:szCs w:val="20"/>
        </w:rPr>
        <w:t xml:space="preserve"> cured with </w:t>
      </w:r>
      <w:r>
        <w:rPr>
          <w:rFonts w:cstheme="minorHAnsi"/>
          <w:i/>
          <w:iCs/>
          <w:sz w:val="20"/>
          <w:szCs w:val="20"/>
        </w:rPr>
        <w:t>Wolbachia</w:t>
      </w:r>
      <w:r>
        <w:rPr>
          <w:rFonts w:cstheme="minorHAnsi"/>
          <w:sz w:val="20"/>
          <w:szCs w:val="20"/>
        </w:rPr>
        <w:t xml:space="preserve"> infection </w:t>
      </w:r>
      <w:r>
        <w:rPr>
          <w:rFonts w:cstheme="minorHAnsi"/>
          <w:sz w:val="20"/>
          <w:szCs w:val="20"/>
        </w:rPr>
        <w:fldChar w:fldCharType="begin">
          <w:fldData xml:space="preserve">PEVuZE5vdGU+PENpdGU+PEF1dGhvcj5XZXJyZW48L0F1dGhvcj48WWVhcj4yMDEwPC9ZZWFyPjxS
ZWNOdW0+MjwvUmVjTnVtPjxEaXNwbGF5VGV4dD4oV2VycmVuIGV0IGFsLiwgMjAxMCk8L0Rpc3Bs
YXlUZXh0PjxyZWNvcmQ+PHJlYy1udW1iZXI+MjwvcmVjLW51bWJlcj48Zm9yZWlnbi1rZXlzPjxr
ZXkgYXBwPSJFTiIgZGItaWQ9InM5ZWZzc3c1MWVlZWRyZXR2Mmg1NXMyanR4cHB0NTB3eHJ0MiIg
dGltZXN0YW1wPSIxNTg5MjcyMzg4Ij4yPC9rZXk+PC9mb3JlaWduLWtleXM+PHJlZi10eXBlIG5h
bWU9IkpvdXJuYWwgQXJ0aWNsZSI+MTc8L3JlZi10eXBlPjxjb250cmlidXRvcnM+PGF1dGhvcnM+
PGF1dGhvcj5XZXJyZW4sIEouIEguPC9hdXRob3I+PGF1dGhvcj5SaWNoYXJkcywgUy48L2F1dGhv
cj48YXV0aG9yPkRlc2phcmRpbnMsIEMuIEEuPC9hdXRob3I+PGF1dGhvcj5OaWVodWlzLCBPLjwv
YXV0aG9yPjxhdXRob3I+R2FkYXUsIEouPC9hdXRob3I+PGF1dGhvcj5Db2xib3VybmUsIEouIEsu
PC9hdXRob3I+PGF1dGhvcj5OYXNvbmlhIEdlbm9tZSBXb3JraW5nLCBHcm91cDwvYXV0aG9yPjxh
dXRob3I+V2VycmVuLCBKLiBILjwvYXV0aG9yPjxhdXRob3I+UmljaGFyZHMsIFMuPC9hdXRob3I+
PGF1dGhvcj5EZXNqYXJkaW5zLCBDLiBBLjwvYXV0aG9yPjxhdXRob3I+TmllaHVpcywgTy48L2F1
dGhvcj48YXV0aG9yPkdhZGF1LCBKLjwvYXV0aG9yPjxhdXRob3I+Q29sYm91cm5lLCBKLiBLLjwv
YXV0aG9yPjxhdXRob3I+QmV1a2Vib29tLCBMLiBXLjwvYXV0aG9yPjxhdXRob3I+RGVzcGxhbiwg
Qy48L2F1dGhvcj48YXV0aG9yPkVsc2lrLCBDLiBHLjwvYXV0aG9yPjxhdXRob3I+R3JpbW1lbGlr
aHVpanplbiwgQy4gSi48L2F1dGhvcj48YXV0aG9yPktpdHRzLCBQLjwvYXV0aG9yPjxhdXRob3I+
THluY2gsIEouIEEuPC9hdXRob3I+PGF1dGhvcj5NdXJwaHksIFQuPC9hdXRob3I+PGF1dGhvcj5P
bGl2ZWlyYSwgRC4gQy48L2F1dGhvcj48YXV0aG9yPlNtaXRoLCBDLiBELjwvYXV0aG9yPjxhdXRo
b3I+dmFuIGRlIFphbmRlLCBMLjwvYXV0aG9yPjxhdXRob3I+V29ybGV5LCBLLiBDLjwvYXV0aG9y
PjxhdXRob3I+WmRvYm5vdiwgRS4gTS48L2F1dGhvcj48YXV0aG9yPkFlcnRzLCBNLjwvYXV0aG9y
PjxhdXRob3I+QWxiZXJ0LCBTLjwvYXV0aG9yPjxhdXRob3I+QW5heWEsIFYuIEguPC9hdXRob3I+
PGF1dGhvcj5BbnpvbGEsIEouIE0uPC9hdXRob3I+PGF1dGhvcj5CYXJjaHVrLCBBLiBSLjwvYXV0
aG9yPjxhdXRob3I+QmVodXJhLCBTLiBLLjwvYXV0aG9yPjxhdXRob3I+QmVyYSwgQS4gTi48L2F1
dGhvcj48YXV0aG9yPkJlcmVuYmF1bSwgTS4gUi48L2F1dGhvcj48YXV0aG9yPkJlcnRvc3NhLCBS
LiBDLjwvYXV0aG9yPjxhdXRob3I+Qml0b25kaSwgTS4gTS48L2F1dGhvcj48YXV0aG9yPkJvcmRl
bnN0ZWluLCBTLiBSLjwvYXV0aG9yPjxhdXRob3I+Qm9yaywgUC48L2F1dGhvcj48YXV0aG9yPkJv
cm5iZXJnLUJhdWVyLCBFLjwvYXV0aG9yPjxhdXRob3I+QnJ1bmFpbiwgTS48L2F1dGhvcj48YXV0
aG9yPkNhenphbWFsaSwgRy48L2F1dGhvcj48YXV0aG9yPkNoYWJvdWIsIEwuPC9hdXRob3I+PGF1
dGhvcj5DaGFja28sIEouPC9hdXRob3I+PGF1dGhvcj5DaGF2ZXosIEQuPC9hdXRob3I+PGF1dGhv
cj5DaGlsZGVycywgQy4gUC48L2F1dGhvcj48YXV0aG9yPkNob2ksIEouIEguPC9hdXRob3I+PGF1
dGhvcj5DbGFyaywgTS4gRS48L2F1dGhvcj48YXV0aG9yPkNsYXVkaWFub3MsIEMuPC9hdXRob3I+
PGF1dGhvcj5DbGludG9uLCBSLiBBLjwvYXV0aG9yPjxhdXRob3I+Q3JlZSwgQS4gRy48L2F1dGhv
cj48YXV0aG9yPkNyaXN0aW5vLCBBLiBTLjwvYXV0aG9yPjxhdXRob3I+RGFuZywgUC4gTS48L2F1
dGhvcj48YXV0aG9yPkRhcmJ5LCBBLiBDLjwvYXV0aG9yPjxhdXRob3I+ZGUgR3JhYWYsIEQuIEMu
PC9hdXRob3I+PGF1dGhvcj5EZXZyZWVzZSwgQi48L2F1dGhvcj48YXV0aG9yPkRpbmgsIEguIEgu
PC9hdXRob3I+PGF1dGhvcj5FZHdhcmRzLCBSLjwvYXV0aG9yPjxhdXRob3I+RWxhbmdvLCBOLjwv
YXV0aG9yPjxhdXRob3I+RWxoYWlrLCBFLjwvYXV0aG9yPjxhdXRob3I+RXJtb2xhZXZhLCBPLjwv
YXV0aG9yPjxhdXRob3I+RXZhbnMsIEouIEQuPC9hdXRob3I+PGF1dGhvcj5Gb3JldCwgUy48L2F1
dGhvcj48YXV0aG9yPkZvd2xlciwgRy4gUi48L2F1dGhvcj48YXV0aG9yPkdlcmxhY2gsIEQuPC9h
dXRob3I+PGF1dGhvcj5HaWJzb24sIEouIEQuPC9hdXRob3I+PGF1dGhvcj5HaWxiZXJ0LCBELiBH
LjwvYXV0aG9yPjxhdXRob3I+R3JhdXIsIEQuPC9hdXRob3I+PGF1dGhvcj5HcnVuZGVyLCBTLjwv
YXV0aG9yPjxhdXRob3I+SGFnZW4sIEQuIEUuPC9hdXRob3I+PGF1dGhvcj5IYW4sIFkuPC9hdXRo
b3I+PGF1dGhvcj5IYXVzZXIsIEYuPC9hdXRob3I+PGF1dGhvcj5IdWx0bWFyaywgRC48L2F1dGhv
cj48YXV0aG9yPkh1bnRlciwgSC4gQy4gdGg8L2F1dGhvcj48YXV0aG9yPkh1cnN0LCBHLiBELjwv
YXV0aG9yPjxhdXRob3I+SmhhbmdpYW4sIFMuIE4uPC9hdXRob3I+PGF1dGhvcj5KaWFuZywgSC48
L2F1dGhvcj48YXV0aG9yPkpvaG5zb24sIFIuIE0uPC9hdXRob3I+PGF1dGhvcj5Kb25lcywgQS4g
Sy48L2F1dGhvcj48YXV0aG9yPkp1bmllciwgVC48L2F1dGhvcj48YXV0aG9yPkthZG93YWtpLCBU
LjwvYXV0aG9yPjxhdXRob3I+S2FtcGluZywgQS48L2F1dGhvcj48YXV0aG9yPkthcHVzdGluLCBZ
LjwvYXV0aG9yPjxhdXRob3I+S2VjaGF2YXJ6aSwgQi48L2F1dGhvcj48YXV0aG9yPktpbSwgSi48
L2F1dGhvcj48YXV0aG9yPktpbSwgSi48L2F1dGhvcj48YXV0aG9yPktpcnl1dGluLCBCLjwvYXV0
aG9yPjxhdXRob3I+S29ldm9ldHMsIFQuPC9hdXRob3I+PGF1dGhvcj5Lb3ZhciwgQy4gTC48L2F1
dGhvcj48YXV0aG9yPktyaXZlbnRzZXZhLCBFLiBWLjwvYXV0aG9yPjxhdXRob3I+S3VjaGFyc2tp
LCBSLjwvYXV0aG9yPjxhdXRob3I+TGVlLCBILjwvYXV0aG9yPjxhdXRob3I+TGVlLCBTLiBMLjwv
YXV0aG9yPjxhdXRob3I+TGVlcywgSy48L2F1dGhvcj48YXV0aG9yPkxld2lzLCBMLiBSLjwvYXV0
aG9yPjxhdXRob3I+TG9laGxpbiwgRC4gVy48L2F1dGhvcj48YXV0aG9yPkxvZ3Nkb24sIEouIE0u
LCBKci48L2F1dGhvcj48YXV0aG9yPkxvcGV6LCBKLiBBLjwvYXV0aG9yPjxhdXRob3I+TG96YWRv
LCBSLiBKLjwvYXV0aG9yPjxhdXRob3I+TWFnbG90dCwgRC48L2F1dGhvcj48YXV0aG9yPk1hbGVz
emthLCBSLjwvYXV0aG9yPjxhdXRob3I+TWF5YW1wdXJhdGgsIEEuPC9hdXRob3I+PGF1dGhvcj5N
YXp1ciwgRC4gSi48L2F1dGhvcj48YXV0aG9yPk1jQ2x1cmUsIE0uIEEuPC9hdXRob3I+PGF1dGhv
cj5Nb29yZSwgQS4gRC48L2F1dGhvcj48YXV0aG9yPk1vcmdhbiwgTS4gQi48L2F1dGhvcj48YXV0
aG9yPk11bGxlciwgSi48L2F1dGhvcj48YXV0aG9yPk11bm96LVRvcnJlcywgTS4gQy48L2F1dGhv
cj48YXV0aG9yPk11em55LCBELiBNLjwvYXV0aG9yPjxhdXRob3I+TmF6YXJldGgsIEwuIFYuPC9h
dXRob3I+PGF1dGhvcj5OZXVwZXJ0LCBTLjwvYXV0aG9yPjxhdXRob3I+Tmd1eWVuLCBOLiBCLjwv
YXV0aG9yPjxhdXRob3I+TnVuZXMsIEYuIE0uPC9hdXRob3I+PGF1dGhvcj5PYWtlc2hvdHQsIEou
IEcuPC9hdXRob3I+PGF1dGhvcj5Pa3d1b251LCBHLiBPLjwvYXV0aG9yPjxhdXRob3I+UGFubmVi
YWtrZXIsIEIuIEEuPC9hdXRob3I+PGF1dGhvcj5QZWphdmVyLCBWLiBSLjwvYXV0aG9yPjxhdXRo
b3I+UGVuZywgWi48L2F1dGhvcj48YXV0aG9yPlByYXR0LCBTLiBDLjwvYXV0aG9yPjxhdXRob3I+
UHJlZGVsLCBSLjwvYXV0aG9yPjxhdXRob3I+UHUsIEwuIEwuPC9hdXRob3I+PGF1dGhvcj5SYW5z
b24sIEguPC9hdXRob3I+PGF1dGhvcj5SYXljaG91ZGh1cnksIFIuPC9hdXRob3I+PGF1dGhvcj5S
ZWNodHN0ZWluZXIsIEEuPC9hdXRob3I+PGF1dGhvcj5SZWVzZSwgSi4gVC48L2F1dGhvcj48YXV0
aG9yPlJlaWQsIEouIEcuPC9hdXRob3I+PGF1dGhvcj5SaWRkbGUsIE0uPC9hdXRob3I+PGF1dGhv
cj5Sb2JlcnRzb24sIEguIE0uPC9hdXRob3I+PGF1dGhvcj5Sb21lcm8tU2V2ZXJzb24sIEouPC9h
dXRob3I+PGF1dGhvcj5Sb3NlbmJlcmcsIE0uPC9hdXRob3I+PGF1dGhvcj5TYWNrdG9uLCBULiBC
LjwvYXV0aG9yPjxhdXRob3I+U2F0dGVsbGUsIEQuIEIuPC9hdXRob3I+PGF1dGhvcj5TY2hsdW5z
LCBILjwvYXV0aG9yPjxhdXRob3I+U2NobWl0dCwgVC48L2F1dGhvcj48YXV0aG9yPlNjaG5laWRl
ciwgTS48L2F1dGhvcj48YXV0aG9yPlNjaHVsZXIsIEEuPC9hdXRob3I+PGF1dGhvcj5TY2h1cmtv
LCBBLiBNLjwvYXV0aG9yPjxhdXRob3I+U2h1a2VyLCBELiBNLjwvYXV0aG9yPjxhdXRob3I+U2lt
b2VzLCBaLiBMLjwvYXV0aG9yPjxhdXRob3I+U2luaGEsIFMuPC9hdXRob3I+PGF1dGhvcj5TbWl0
aCwgWi48L2F1dGhvcj48YXV0aG9yPlNvbG92eWV2LCBWLjwvYXV0aG9yPjxhdXRob3I+U291dm9y
b3YsIEEuPC9hdXRob3I+PGF1dGhvcj5TcHJpbmdhdWYsIEEuPC9hdXRob3I+PGF1dGhvcj5TdGFm
ZmxpbmdlciwgRS48L2F1dGhvcj48YXV0aG9yPlN0YWdlLCBELiBFLjwvYXV0aG9yPjxhdXRob3I+
U3RhbmtlLCBNLjwvYXV0aG9yPjxhdXRob3I+VGFuYWthLCBZLjwvYXV0aG9yPjxhdXRob3I+VGVs
c2Nob3csIEEuPC9hdXRob3I+PGF1dGhvcj5UcmVudCwgQy48L2F1dGhvcj48YXV0aG9yPlZhdHRh
dGhpbCwgUy48L2F1dGhvcj48YXV0aG9yPlZlcmh1bHN0LCBFLiBDLjwvYXV0aG9yPjxhdXRob3I+
VmlsamFrYWluZW4sIEwuPC9hdXRob3I+PGF1dGhvcj5XYW5uZXIsIEsuIFcuPC9hdXRob3I+PGF1
dGhvcj5XYXRlcmhvdXNlLCBSLiBNLjwvYXV0aG9yPjxhdXRob3I+V2hpdGZpZWxkLCBKLiBCLjwv
YXV0aG9yPjxhdXRob3I+V2lsa2VzLCBULiBFLjwvYXV0aG9yPjxhdXRob3I+V2lsbGlhbXNvbiwg
TS48L2F1dGhvcj48YXV0aG9yPldpbGxpcywgSi4gSC48L2F1dGhvcj48YXV0aG9yPldvbHNjaGlu
LCBGLjwvYXV0aG9yPjxhdXRob3I+V3lkZXIsIFMuPC9hdXRob3I+PGF1dGhvcj5ZYW1hZGEsIFQu
PC9hdXRob3I+PGF1dGhvcj5ZaSwgUy4gVi48L2F1dGhvcj48YXV0aG9yPlplY2hlciwgQy4gTi48
L2F1dGhvcj48YXV0aG9yPlpoYW5nLCBMLjwvYXV0aG9yPjxhdXRob3I+R2liYnMsIFIuIEEuPC9h
dXRob3I+PC9hdXRob3JzPjwvY29udHJpYnV0b3JzPjx0aXRsZXM+PHRpdGxlPkZ1bmN0aW9uYWwg
YW5kIGV2b2x1dGlvbmFyeSBpbnNpZ2h0cyBmcm9tIHRoZSBnZW5vbWVzIG9mIHRocmVlIHBhcmFz
aXRvaWQgTmFzb25pYSBzcGVjaWVzPC90aXRsZT48c2Vjb25kYXJ5LXRpdGxlPlNjaWVuY2U8L3Nl
Y29uZGFyeS10aXRsZT48L3RpdGxlcz48cGVyaW9kaWNhbD48ZnVsbC10aXRsZT5TY2llbmNlPC9m
dWxsLXRpdGxlPjwvcGVyaW9kaWNhbD48cGFnZXM+MzQzLTg8L3BhZ2VzPjx2b2x1bWU+MzI3PC92
b2x1bWU+PG51bWJlcj41OTYzPC9udW1iZXI+PGVkaXRpb24+MjAxMC8wMS8xNjwvZWRpdGlvbj48
a2V5d29yZHM+PGtleXdvcmQ+QW5pbWFsczwva2V5d29yZD48a2V5d29yZD5BcnRocm9wb2RzL3Bh
cmFzaXRvbG9neTwva2V5d29yZD48a2V5d29yZD4qQmlvbG9naWNhbCBFdm9sdXRpb248L2tleXdv
cmQ+PGtleXdvcmQ+RE5BIE1ldGh5bGF0aW9uPC9rZXl3b3JkPjxrZXl3b3JkPkROQSBUcmFuc3Bv
c2FibGUgRWxlbWVudHM8L2tleXdvcmQ+PGtleXdvcmQ+RmVtYWxlPC9rZXl3b3JkPjxrZXl3b3Jk
PkdlbmUgVHJhbnNmZXIsIEhvcml6b250YWw8L2tleXdvcmQ+PGtleXdvcmQ+R2VuZXMsIEluc2Vj
dDwva2V5d29yZD48a2V5d29yZD5HZW5ldGljIFNwZWNpYXRpb248L2tleXdvcmQ+PGtleXdvcmQ+
R2VuZXRpYyBWYXJpYXRpb248L2tleXdvcmQ+PGtleXdvcmQ+Kkdlbm9tZSwgSW5zZWN0PC9rZXl3
b3JkPjxrZXl3b3JkPkhvc3QtUGFyYXNpdGUgSW50ZXJhY3Rpb25zPC9rZXl3b3JkPjxrZXl3b3Jk
Pkluc2VjdCBQcm90ZWlucy9nZW5ldGljcy9tZXRhYm9saXNtPC9rZXl3b3JkPjxrZXl3b3JkPklu
c2VjdCBWaXJ1c2VzL2dlbmV0aWNzPC9rZXl3b3JkPjxrZXl3b3JkPkluc2VjdGEvZ2VuZXRpY3M8
L2tleXdvcmQ+PGtleXdvcmQ+TWFsZTwva2V5d29yZD48a2V5d29yZD5Nb2xlY3VsYXIgU2VxdWVu
Y2UgRGF0YTwva2V5d29yZD48a2V5d29yZD5RdWFudGl0YXRpdmUgVHJhaXQgTG9jaTwva2V5d29y
ZD48a2V5d29yZD5SZWNvbWJpbmF0aW9uLCBHZW5ldGljPC9rZXl3b3JkPjxrZXl3b3JkPlNlcXVl
bmNlIEFuYWx5c2lzLCBETkE8L2tleXdvcmQ+PGtleXdvcmQ+V2FzcCBWZW5vbXMvY2hlbWlzdHJ5
L3RveGljaXR5PC9rZXl3b3JkPjxrZXl3b3JkPldhc3BzLypnZW5ldGljcy9waHlzaW9sb2d5PC9r
ZXl3b3JkPjxrZXl3b3JkPldvbGJhY2hpYS9nZW5ldGljczwva2V5d29yZD48L2tleXdvcmRzPjxk
YXRlcz48eWVhcj4yMDEwPC95ZWFyPjxwdWItZGF0ZXM+PGRhdGU+SmFuIDE1PC9kYXRlPjwvcHVi
LWRhdGVzPjwvZGF0ZXM+PGlzYm4+MTA5NS05MjAzIChFbGVjdHJvbmljKSYjeEQ7MDAzNi04MDc1
IChMaW5raW5nKTwvaXNibj48YWNjZXNzaW9uLW51bT4yMDA3NTI1NTwvYWNjZXNzaW9uLW51bT48
dXJscz48cmVsYXRlZC11cmxzPjx1cmw+aHR0cHM6Ly93d3cubmNiaS5ubG0ubmloLmdvdi9wdWJt
ZWQvMjAwNzUyNTU8L3VybD48L3JlbGF0ZWQtdXJscz48L3VybHM+PGN1c3RvbTI+UE1DMjg0OTk4
MjwvY3VzdG9tMj48ZWxlY3Ryb25pYy1yZXNvdXJjZS1udW0+MTAuMTEyNi9zY2llbmNlLjExNzgw
Mjg8L2VsZWN0cm9uaWMtcmVzb3VyY2UtbnVtPjwvcmVjb3JkPjwvQ2l0ZT48L0VuZE5vdGU+AGAA
</w:fldData>
        </w:fldChar>
      </w:r>
      <w:r>
        <w:rPr>
          <w:rFonts w:cstheme="minorHAnsi"/>
          <w:sz w:val="20"/>
          <w:szCs w:val="20"/>
        </w:rPr>
        <w:instrText xml:space="preserve"> ADDIN EN.CITE </w:instrText>
      </w:r>
      <w:r>
        <w:rPr>
          <w:rFonts w:cstheme="minorHAnsi"/>
          <w:sz w:val="20"/>
          <w:szCs w:val="20"/>
        </w:rPr>
        <w:fldChar w:fldCharType="begin">
          <w:fldData xml:space="preserve">PEVuZE5vdGU+PENpdGU+PEF1dGhvcj5XZXJyZW48L0F1dGhvcj48WWVhcj4yMDEwPC9ZZWFyPjxS
ZWNOdW0+MjwvUmVjTnVtPjxEaXNwbGF5VGV4dD4oV2VycmVuIGV0IGFsLiwgMjAxMCk8L0Rpc3Bs
YXlUZXh0PjxyZWNvcmQ+PHJlYy1udW1iZXI+MjwvcmVjLW51bWJlcj48Zm9yZWlnbi1rZXlzPjxr
ZXkgYXBwPSJFTiIgZGItaWQ9InM5ZWZzc3c1MWVlZWRyZXR2Mmg1NXMyanR4cHB0NTB3eHJ0MiIg
dGltZXN0YW1wPSIxNTg5MjcyMzg4Ij4yPC9rZXk+PC9mb3JlaWduLWtleXM+PHJlZi10eXBlIG5h
bWU9IkpvdXJuYWwgQXJ0aWNsZSI+MTc8L3JlZi10eXBlPjxjb250cmlidXRvcnM+PGF1dGhvcnM+
PGF1dGhvcj5XZXJyZW4sIEouIEguPC9hdXRob3I+PGF1dGhvcj5SaWNoYXJkcywgUy48L2F1dGhv
cj48YXV0aG9yPkRlc2phcmRpbnMsIEMuIEEuPC9hdXRob3I+PGF1dGhvcj5OaWVodWlzLCBPLjwv
YXV0aG9yPjxhdXRob3I+R2FkYXUsIEouPC9hdXRob3I+PGF1dGhvcj5Db2xib3VybmUsIEouIEsu
PC9hdXRob3I+PGF1dGhvcj5OYXNvbmlhIEdlbm9tZSBXb3JraW5nLCBHcm91cDwvYXV0aG9yPjxh
dXRob3I+V2VycmVuLCBKLiBILjwvYXV0aG9yPjxhdXRob3I+UmljaGFyZHMsIFMuPC9hdXRob3I+
PGF1dGhvcj5EZXNqYXJkaW5zLCBDLiBBLjwvYXV0aG9yPjxhdXRob3I+TmllaHVpcywgTy48L2F1
dGhvcj48YXV0aG9yPkdhZGF1LCBKLjwvYXV0aG9yPjxhdXRob3I+Q29sYm91cm5lLCBKLiBLLjwv
YXV0aG9yPjxhdXRob3I+QmV1a2Vib29tLCBMLiBXLjwvYXV0aG9yPjxhdXRob3I+RGVzcGxhbiwg
Qy48L2F1dGhvcj48YXV0aG9yPkVsc2lrLCBDLiBHLjwvYXV0aG9yPjxhdXRob3I+R3JpbW1lbGlr
aHVpanplbiwgQy4gSi48L2F1dGhvcj48YXV0aG9yPktpdHRzLCBQLjwvYXV0aG9yPjxhdXRob3I+
THluY2gsIEouIEEuPC9hdXRob3I+PGF1dGhvcj5NdXJwaHksIFQuPC9hdXRob3I+PGF1dGhvcj5P
bGl2ZWlyYSwgRC4gQy48L2F1dGhvcj48YXV0aG9yPlNtaXRoLCBDLiBELjwvYXV0aG9yPjxhdXRo
b3I+dmFuIGRlIFphbmRlLCBMLjwvYXV0aG9yPjxhdXRob3I+V29ybGV5LCBLLiBDLjwvYXV0aG9y
PjxhdXRob3I+WmRvYm5vdiwgRS4gTS48L2F1dGhvcj48YXV0aG9yPkFlcnRzLCBNLjwvYXV0aG9y
PjxhdXRob3I+QWxiZXJ0LCBTLjwvYXV0aG9yPjxhdXRob3I+QW5heWEsIFYuIEguPC9hdXRob3I+
PGF1dGhvcj5BbnpvbGEsIEouIE0uPC9hdXRob3I+PGF1dGhvcj5CYXJjaHVrLCBBLiBSLjwvYXV0
aG9yPjxhdXRob3I+QmVodXJhLCBTLiBLLjwvYXV0aG9yPjxhdXRob3I+QmVyYSwgQS4gTi48L2F1
dGhvcj48YXV0aG9yPkJlcmVuYmF1bSwgTS4gUi48L2F1dGhvcj48YXV0aG9yPkJlcnRvc3NhLCBS
LiBDLjwvYXV0aG9yPjxhdXRob3I+Qml0b25kaSwgTS4gTS48L2F1dGhvcj48YXV0aG9yPkJvcmRl
bnN0ZWluLCBTLiBSLjwvYXV0aG9yPjxhdXRob3I+Qm9yaywgUC48L2F1dGhvcj48YXV0aG9yPkJv
cm5iZXJnLUJhdWVyLCBFLjwvYXV0aG9yPjxhdXRob3I+QnJ1bmFpbiwgTS48L2F1dGhvcj48YXV0
aG9yPkNhenphbWFsaSwgRy48L2F1dGhvcj48YXV0aG9yPkNoYWJvdWIsIEwuPC9hdXRob3I+PGF1
dGhvcj5DaGFja28sIEouPC9hdXRob3I+PGF1dGhvcj5DaGF2ZXosIEQuPC9hdXRob3I+PGF1dGhv
cj5DaGlsZGVycywgQy4gUC48L2F1dGhvcj48YXV0aG9yPkNob2ksIEouIEguPC9hdXRob3I+PGF1
dGhvcj5DbGFyaywgTS4gRS48L2F1dGhvcj48YXV0aG9yPkNsYXVkaWFub3MsIEMuPC9hdXRob3I+
PGF1dGhvcj5DbGludG9uLCBSLiBBLjwvYXV0aG9yPjxhdXRob3I+Q3JlZSwgQS4gRy48L2F1dGhv
cj48YXV0aG9yPkNyaXN0aW5vLCBBLiBTLjwvYXV0aG9yPjxhdXRob3I+RGFuZywgUC4gTS48L2F1
dGhvcj48YXV0aG9yPkRhcmJ5LCBBLiBDLjwvYXV0aG9yPjxhdXRob3I+ZGUgR3JhYWYsIEQuIEMu
PC9hdXRob3I+PGF1dGhvcj5EZXZyZWVzZSwgQi48L2F1dGhvcj48YXV0aG9yPkRpbmgsIEguIEgu
PC9hdXRob3I+PGF1dGhvcj5FZHdhcmRzLCBSLjwvYXV0aG9yPjxhdXRob3I+RWxhbmdvLCBOLjwv
YXV0aG9yPjxhdXRob3I+RWxoYWlrLCBFLjwvYXV0aG9yPjxhdXRob3I+RXJtb2xhZXZhLCBPLjwv
YXV0aG9yPjxhdXRob3I+RXZhbnMsIEouIEQuPC9hdXRob3I+PGF1dGhvcj5Gb3JldCwgUy48L2F1
dGhvcj48YXV0aG9yPkZvd2xlciwgRy4gUi48L2F1dGhvcj48YXV0aG9yPkdlcmxhY2gsIEQuPC9h
dXRob3I+PGF1dGhvcj5HaWJzb24sIEouIEQuPC9hdXRob3I+PGF1dGhvcj5HaWxiZXJ0LCBELiBH
LjwvYXV0aG9yPjxhdXRob3I+R3JhdXIsIEQuPC9hdXRob3I+PGF1dGhvcj5HcnVuZGVyLCBTLjwv
YXV0aG9yPjxhdXRob3I+SGFnZW4sIEQuIEUuPC9hdXRob3I+PGF1dGhvcj5IYW4sIFkuPC9hdXRo
b3I+PGF1dGhvcj5IYXVzZXIsIEYuPC9hdXRob3I+PGF1dGhvcj5IdWx0bWFyaywgRC48L2F1dGhv
cj48YXV0aG9yPkh1bnRlciwgSC4gQy4gdGg8L2F1dGhvcj48YXV0aG9yPkh1cnN0LCBHLiBELjwv
YXV0aG9yPjxhdXRob3I+SmhhbmdpYW4sIFMuIE4uPC9hdXRob3I+PGF1dGhvcj5KaWFuZywgSC48
L2F1dGhvcj48YXV0aG9yPkpvaG5zb24sIFIuIE0uPC9hdXRob3I+PGF1dGhvcj5Kb25lcywgQS4g
Sy48L2F1dGhvcj48YXV0aG9yPkp1bmllciwgVC48L2F1dGhvcj48YXV0aG9yPkthZG93YWtpLCBU
LjwvYXV0aG9yPjxhdXRob3I+S2FtcGluZywgQS48L2F1dGhvcj48YXV0aG9yPkthcHVzdGluLCBZ
LjwvYXV0aG9yPjxhdXRob3I+S2VjaGF2YXJ6aSwgQi48L2F1dGhvcj48YXV0aG9yPktpbSwgSi48
L2F1dGhvcj48YXV0aG9yPktpbSwgSi48L2F1dGhvcj48YXV0aG9yPktpcnl1dGluLCBCLjwvYXV0
aG9yPjxhdXRob3I+S29ldm9ldHMsIFQuPC9hdXRob3I+PGF1dGhvcj5Lb3ZhciwgQy4gTC48L2F1
dGhvcj48YXV0aG9yPktyaXZlbnRzZXZhLCBFLiBWLjwvYXV0aG9yPjxhdXRob3I+S3VjaGFyc2tp
LCBSLjwvYXV0aG9yPjxhdXRob3I+TGVlLCBILjwvYXV0aG9yPjxhdXRob3I+TGVlLCBTLiBMLjwv
YXV0aG9yPjxhdXRob3I+TGVlcywgSy48L2F1dGhvcj48YXV0aG9yPkxld2lzLCBMLiBSLjwvYXV0
aG9yPjxhdXRob3I+TG9laGxpbiwgRC4gVy48L2F1dGhvcj48YXV0aG9yPkxvZ3Nkb24sIEouIE0u
LCBKci48L2F1dGhvcj48YXV0aG9yPkxvcGV6LCBKLiBBLjwvYXV0aG9yPjxhdXRob3I+TG96YWRv
LCBSLiBKLjwvYXV0aG9yPjxhdXRob3I+TWFnbG90dCwgRC48L2F1dGhvcj48YXV0aG9yPk1hbGVz
emthLCBSLjwvYXV0aG9yPjxhdXRob3I+TWF5YW1wdXJhdGgsIEEuPC9hdXRob3I+PGF1dGhvcj5N
YXp1ciwgRC4gSi48L2F1dGhvcj48YXV0aG9yPk1jQ2x1cmUsIE0uIEEuPC9hdXRob3I+PGF1dGhv
cj5Nb29yZSwgQS4gRC48L2F1dGhvcj48YXV0aG9yPk1vcmdhbiwgTS4gQi48L2F1dGhvcj48YXV0
aG9yPk11bGxlciwgSi48L2F1dGhvcj48YXV0aG9yPk11bm96LVRvcnJlcywgTS4gQy48L2F1dGhv
cj48YXV0aG9yPk11em55LCBELiBNLjwvYXV0aG9yPjxhdXRob3I+TmF6YXJldGgsIEwuIFYuPC9h
dXRob3I+PGF1dGhvcj5OZXVwZXJ0LCBTLjwvYXV0aG9yPjxhdXRob3I+Tmd1eWVuLCBOLiBCLjwv
YXV0aG9yPjxhdXRob3I+TnVuZXMsIEYuIE0uPC9hdXRob3I+PGF1dGhvcj5PYWtlc2hvdHQsIEou
IEcuPC9hdXRob3I+PGF1dGhvcj5Pa3d1b251LCBHLiBPLjwvYXV0aG9yPjxhdXRob3I+UGFubmVi
YWtrZXIsIEIuIEEuPC9hdXRob3I+PGF1dGhvcj5QZWphdmVyLCBWLiBSLjwvYXV0aG9yPjxhdXRo
b3I+UGVuZywgWi48L2F1dGhvcj48YXV0aG9yPlByYXR0LCBTLiBDLjwvYXV0aG9yPjxhdXRob3I+
UHJlZGVsLCBSLjwvYXV0aG9yPjxhdXRob3I+UHUsIEwuIEwuPC9hdXRob3I+PGF1dGhvcj5SYW5z
b24sIEguPC9hdXRob3I+PGF1dGhvcj5SYXljaG91ZGh1cnksIFIuPC9hdXRob3I+PGF1dGhvcj5S
ZWNodHN0ZWluZXIsIEEuPC9hdXRob3I+PGF1dGhvcj5SZWVzZSwgSi4gVC48L2F1dGhvcj48YXV0
aG9yPlJlaWQsIEouIEcuPC9hdXRob3I+PGF1dGhvcj5SaWRkbGUsIE0uPC9hdXRob3I+PGF1dGhv
cj5Sb2JlcnRzb24sIEguIE0uPC9hdXRob3I+PGF1dGhvcj5Sb21lcm8tU2V2ZXJzb24sIEouPC9h
dXRob3I+PGF1dGhvcj5Sb3NlbmJlcmcsIE0uPC9hdXRob3I+PGF1dGhvcj5TYWNrdG9uLCBULiBC
LjwvYXV0aG9yPjxhdXRob3I+U2F0dGVsbGUsIEQuIEIuPC9hdXRob3I+PGF1dGhvcj5TY2hsdW5z
LCBILjwvYXV0aG9yPjxhdXRob3I+U2NobWl0dCwgVC48L2F1dGhvcj48YXV0aG9yPlNjaG5laWRl
ciwgTS48L2F1dGhvcj48YXV0aG9yPlNjaHVsZXIsIEEuPC9hdXRob3I+PGF1dGhvcj5TY2h1cmtv
LCBBLiBNLjwvYXV0aG9yPjxhdXRob3I+U2h1a2VyLCBELiBNLjwvYXV0aG9yPjxhdXRob3I+U2lt
b2VzLCBaLiBMLjwvYXV0aG9yPjxhdXRob3I+U2luaGEsIFMuPC9hdXRob3I+PGF1dGhvcj5TbWl0
aCwgWi48L2F1dGhvcj48YXV0aG9yPlNvbG92eWV2LCBWLjwvYXV0aG9yPjxhdXRob3I+U291dm9y
b3YsIEEuPC9hdXRob3I+PGF1dGhvcj5TcHJpbmdhdWYsIEEuPC9hdXRob3I+PGF1dGhvcj5TdGFm
ZmxpbmdlciwgRS48L2F1dGhvcj48YXV0aG9yPlN0YWdlLCBELiBFLjwvYXV0aG9yPjxhdXRob3I+
U3RhbmtlLCBNLjwvYXV0aG9yPjxhdXRob3I+VGFuYWthLCBZLjwvYXV0aG9yPjxhdXRob3I+VGVs
c2Nob3csIEEuPC9hdXRob3I+PGF1dGhvcj5UcmVudCwgQy48L2F1dGhvcj48YXV0aG9yPlZhdHRh
dGhpbCwgUy48L2F1dGhvcj48YXV0aG9yPlZlcmh1bHN0LCBFLiBDLjwvYXV0aG9yPjxhdXRob3I+
VmlsamFrYWluZW4sIEwuPC9hdXRob3I+PGF1dGhvcj5XYW5uZXIsIEsuIFcuPC9hdXRob3I+PGF1
dGhvcj5XYXRlcmhvdXNlLCBSLiBNLjwvYXV0aG9yPjxhdXRob3I+V2hpdGZpZWxkLCBKLiBCLjwv
YXV0aG9yPjxhdXRob3I+V2lsa2VzLCBULiBFLjwvYXV0aG9yPjxhdXRob3I+V2lsbGlhbXNvbiwg
TS48L2F1dGhvcj48YXV0aG9yPldpbGxpcywgSi4gSC48L2F1dGhvcj48YXV0aG9yPldvbHNjaGlu
LCBGLjwvYXV0aG9yPjxhdXRob3I+V3lkZXIsIFMuPC9hdXRob3I+PGF1dGhvcj5ZYW1hZGEsIFQu
PC9hdXRob3I+PGF1dGhvcj5ZaSwgUy4gVi48L2F1dGhvcj48YXV0aG9yPlplY2hlciwgQy4gTi48
L2F1dGhvcj48YXV0aG9yPlpoYW5nLCBMLjwvYXV0aG9yPjxhdXRob3I+R2liYnMsIFIuIEEuPC9h
dXRob3I+PC9hdXRob3JzPjwvY29udHJpYnV0b3JzPjx0aXRsZXM+PHRpdGxlPkZ1bmN0aW9uYWwg
YW5kIGV2b2x1dGlvbmFyeSBpbnNpZ2h0cyBmcm9tIHRoZSBnZW5vbWVzIG9mIHRocmVlIHBhcmFz
aXRvaWQgTmFzb25pYSBzcGVjaWVzPC90aXRsZT48c2Vjb25kYXJ5LXRpdGxlPlNjaWVuY2U8L3Nl
Y29uZGFyeS10aXRsZT48L3RpdGxlcz48cGVyaW9kaWNhbD48ZnVsbC10aXRsZT5TY2llbmNlPC9m
dWxsLXRpdGxlPjwvcGVyaW9kaWNhbD48cGFnZXM+MzQzLTg8L3BhZ2VzPjx2b2x1bWU+MzI3PC92
b2x1bWU+PG51bWJlcj41OTYzPC9udW1iZXI+PGVkaXRpb24+MjAxMC8wMS8xNjwvZWRpdGlvbj48
a2V5d29yZHM+PGtleXdvcmQ+QW5pbWFsczwva2V5d29yZD48a2V5d29yZD5BcnRocm9wb2RzL3Bh
cmFzaXRvbG9neTwva2V5d29yZD48a2V5d29yZD4qQmlvbG9naWNhbCBFdm9sdXRpb248L2tleXdv
cmQ+PGtleXdvcmQ+RE5BIE1ldGh5bGF0aW9uPC9rZXl3b3JkPjxrZXl3b3JkPkROQSBUcmFuc3Bv
c2FibGUgRWxlbWVudHM8L2tleXdvcmQ+PGtleXdvcmQ+RmVtYWxlPC9rZXl3b3JkPjxrZXl3b3Jk
PkdlbmUgVHJhbnNmZXIsIEhvcml6b250YWw8L2tleXdvcmQ+PGtleXdvcmQ+R2VuZXMsIEluc2Vj
dDwva2V5d29yZD48a2V5d29yZD5HZW5ldGljIFNwZWNpYXRpb248L2tleXdvcmQ+PGtleXdvcmQ+
R2VuZXRpYyBWYXJpYXRpb248L2tleXdvcmQ+PGtleXdvcmQ+Kkdlbm9tZSwgSW5zZWN0PC9rZXl3
b3JkPjxrZXl3b3JkPkhvc3QtUGFyYXNpdGUgSW50ZXJhY3Rpb25zPC9rZXl3b3JkPjxrZXl3b3Jk
Pkluc2VjdCBQcm90ZWlucy9nZW5ldGljcy9tZXRhYm9saXNtPC9rZXl3b3JkPjxrZXl3b3JkPklu
c2VjdCBWaXJ1c2VzL2dlbmV0aWNzPC9rZXl3b3JkPjxrZXl3b3JkPkluc2VjdGEvZ2VuZXRpY3M8
L2tleXdvcmQ+PGtleXdvcmQ+TWFsZTwva2V5d29yZD48a2V5d29yZD5Nb2xlY3VsYXIgU2VxdWVu
Y2UgRGF0YTwva2V5d29yZD48a2V5d29yZD5RdWFudGl0YXRpdmUgVHJhaXQgTG9jaTwva2V5d29y
ZD48a2V5d29yZD5SZWNvbWJpbmF0aW9uLCBHZW5ldGljPC9rZXl3b3JkPjxrZXl3b3JkPlNlcXVl
bmNlIEFuYWx5c2lzLCBETkE8L2tleXdvcmQ+PGtleXdvcmQ+V2FzcCBWZW5vbXMvY2hlbWlzdHJ5
L3RveGljaXR5PC9rZXl3b3JkPjxrZXl3b3JkPldhc3BzLypnZW5ldGljcy9waHlzaW9sb2d5PC9r
ZXl3b3JkPjxrZXl3b3JkPldvbGJhY2hpYS9nZW5ldGljczwva2V5d29yZD48L2tleXdvcmRzPjxk
YXRlcz48eWVhcj4yMDEwPC95ZWFyPjxwdWItZGF0ZXM+PGRhdGU+SmFuIDE1PC9kYXRlPjwvcHVi
LWRhdGVzPjwvZGF0ZXM+PGlzYm4+MTA5NS05MjAzIChFbGVjdHJvbmljKSYjeEQ7MDAzNi04MDc1
IChMaW5raW5nKTwvaXNibj48YWNjZXNzaW9uLW51bT4yMDA3NTI1NTwvYWNjZXNzaW9uLW51bT48
dXJscz48cmVsYXRlZC11cmxzPjx1cmw+aHR0cHM6Ly93d3cubmNiaS5ubG0ubmloLmdvdi9wdWJt
ZWQvMjAwNzUyNTU8L3VybD48L3JlbGF0ZWQtdXJscz48L3VybHM+PGN1c3RvbTI+UE1DMjg0OTk4
MjwvY3VzdG9tMj48ZWxlY3Ryb25pYy1yZXNvdXJjZS1udW0+MTAuMTEyNi9zY2llbmNlLjExNzgw
Mjg8L2VsZWN0cm9uaWMtcmVzb3VyY2UtbnVtPjwvcmVjb3JkPjwvQ2l0ZT48L0VuZE5vdGU+AGAA
</w:fldData>
        </w:fldChar>
      </w:r>
      <w:r>
        <w:rPr>
          <w:rFonts w:cstheme="minorHAnsi"/>
          <w:sz w:val="20"/>
          <w:szCs w:val="20"/>
        </w:rPr>
        <w:instrText xml:space="preserve"> ADDIN EN.CITE.DATA </w:instrText>
      </w:r>
      <w:r>
        <w:rPr>
          <w:rFonts w:cstheme="minorHAnsi"/>
          <w:sz w:val="20"/>
          <w:szCs w:val="20"/>
        </w:rPr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</w:r>
      <w:r>
        <w:rPr>
          <w:rFonts w:cstheme="minorHAnsi"/>
          <w:sz w:val="20"/>
          <w:szCs w:val="20"/>
        </w:rPr>
        <w:fldChar w:fldCharType="separate"/>
      </w:r>
      <w:r>
        <w:rPr>
          <w:rFonts w:cstheme="minorHAnsi"/>
          <w:sz w:val="20"/>
          <w:szCs w:val="20"/>
        </w:rPr>
        <w:t>(Werren et al., 2010)</w:t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 was used throughout the experiments. Wasps were reared on </w:t>
      </w:r>
      <w:proofErr w:type="spellStart"/>
      <w:r>
        <w:rPr>
          <w:rFonts w:cstheme="minorHAnsi"/>
          <w:i/>
          <w:sz w:val="20"/>
          <w:szCs w:val="20"/>
        </w:rPr>
        <w:t>Calliphora</w:t>
      </w:r>
      <w:proofErr w:type="spellEnd"/>
      <w:r>
        <w:rPr>
          <w:rFonts w:cstheme="minorHAnsi"/>
          <w:i/>
          <w:sz w:val="20"/>
          <w:szCs w:val="20"/>
        </w:rPr>
        <w:t xml:space="preserve"> sp.</w:t>
      </w:r>
      <w:r>
        <w:rPr>
          <w:rFonts w:cstheme="minorHAnsi"/>
          <w:sz w:val="20"/>
          <w:szCs w:val="20"/>
        </w:rPr>
        <w:t xml:space="preserve"> hosts and cultured at 25 °C at a L16:D8 cycle.</w:t>
      </w:r>
    </w:p>
    <w:p w14:paraId="6D4CE8D1" w14:textId="77777777" w:rsidR="005E3727" w:rsidRDefault="005E3727">
      <w:pPr>
        <w:jc w:val="both"/>
        <w:rPr>
          <w:rFonts w:cstheme="minorHAnsi"/>
          <w:sz w:val="20"/>
          <w:szCs w:val="20"/>
        </w:rPr>
      </w:pPr>
    </w:p>
    <w:p w14:paraId="3A8C9BC7" w14:textId="77777777" w:rsidR="005E3727" w:rsidRDefault="00D47834">
      <w:pPr>
        <w:jc w:val="both"/>
        <w:rPr>
          <w:rFonts w:cstheme="minorHAnsi"/>
          <w:sz w:val="20"/>
          <w:szCs w:val="20"/>
          <w:u w:val="single"/>
        </w:rPr>
      </w:pPr>
      <w:r>
        <w:rPr>
          <w:rFonts w:cstheme="minorHAnsi"/>
          <w:sz w:val="20"/>
          <w:szCs w:val="20"/>
          <w:u w:val="single"/>
        </w:rPr>
        <w:t>Larval RNAi and sample collection</w:t>
      </w:r>
    </w:p>
    <w:p w14:paraId="3F40F2E4" w14:textId="3E4F3942" w:rsidR="005E3727" w:rsidRDefault="00D47834" w:rsidP="6C521493">
      <w:pPr>
        <w:jc w:val="both"/>
        <w:rPr>
          <w:sz w:val="20"/>
          <w:szCs w:val="20"/>
        </w:rPr>
      </w:pPr>
      <w:r w:rsidRPr="6C521493">
        <w:rPr>
          <w:sz w:val="20"/>
          <w:szCs w:val="20"/>
        </w:rPr>
        <w:t xml:space="preserve">Larval RNAi knockdown was induced in </w:t>
      </w:r>
      <w:proofErr w:type="spellStart"/>
      <w:r w:rsidRPr="6C521493">
        <w:rPr>
          <w:sz w:val="20"/>
          <w:szCs w:val="20"/>
        </w:rPr>
        <w:t>AsymCX</w:t>
      </w:r>
      <w:proofErr w:type="spellEnd"/>
      <w:r w:rsidRPr="6C521493">
        <w:rPr>
          <w:sz w:val="20"/>
          <w:szCs w:val="20"/>
        </w:rPr>
        <w:t xml:space="preserve"> males in second instar larval stage (approximately 3 days after egg laying) </w:t>
      </w:r>
      <w:r w:rsidRPr="6C521493">
        <w:rPr>
          <w:sz w:val="20"/>
          <w:szCs w:val="20"/>
        </w:rPr>
        <w:fldChar w:fldCharType="begin"/>
      </w:r>
      <w:r w:rsidRPr="6C521493">
        <w:rPr>
          <w:sz w:val="20"/>
          <w:szCs w:val="20"/>
        </w:rPr>
        <w:instrText xml:space="preserve"> ADDIN EN.CITE &lt;EndNote&gt;&lt;Cite&gt;&lt;Author&gt;Werren&lt;/Author&gt;&lt;Year&gt;2009&lt;/Year&gt;&lt;RecNum&gt;5&lt;/RecNum&gt;&lt;DisplayText&gt;(Werren et al., 2009)&lt;/DisplayText&gt;&lt;record&gt;&lt;rec-number&gt;5&lt;/rec-number&gt;&lt;foreign-keys&gt;&lt;key app="EN" db-id="s9efssw51eeedretv2h55s2jtxppt50wxrt2" timestamp="1589272673"&gt;5&lt;/key&gt;&lt;/foreign-keys&gt;&lt;ref-type name="Journal Article"&gt;17&lt;/ref-type&gt;&lt;contributors&gt;&lt;authors&gt;&lt;author&gt;Werren, J. H.&lt;/author&gt;&lt;author&gt;Loehlin, D. W.&lt;/author&gt;&lt;author&gt;Giebel, J. D.&lt;/author&gt;&lt;/authors&gt;&lt;/contributors&gt;&lt;auth-address&gt;Department of Biology, University of Rochester, Rochester, NY 14627, USA. werr@mail.rochester.edu&lt;/auth-address&gt;&lt;titles&gt;&lt;title&gt;Larval RNAi in Nasonia (parasitoid wasp)&lt;/title&gt;&lt;secondary-title&gt;Cold Spring Harb Protoc&lt;/secondary-title&gt;&lt;/titles&gt;&lt;periodical&gt;&lt;full-title&gt;Cold Spring Harb Protoc&lt;/full-title&gt;&lt;/periodical&gt;&lt;pages&gt;pdb prot5311&lt;/pages&gt;&lt;volume&gt;2009&lt;/volume&gt;&lt;number&gt;10&lt;/number&gt;&lt;edition&gt;2010/02/12&lt;/edition&gt;&lt;keywords&gt;&lt;keyword&gt;Animals&lt;/keyword&gt;&lt;keyword&gt;Biology/*methods&lt;/keyword&gt;&lt;keyword&gt;Eye Color/genetics&lt;/keyword&gt;&lt;keyword&gt;Female&lt;/keyword&gt;&lt;keyword&gt;Genome&lt;/keyword&gt;&lt;keyword&gt;Male&lt;/keyword&gt;&lt;keyword&gt;Mutation&lt;/keyword&gt;&lt;keyword&gt;Phenotype&lt;/keyword&gt;&lt;keyword&gt;*RNA Interference&lt;/keyword&gt;&lt;keyword&gt;Species Specificity&lt;/keyword&gt;&lt;keyword&gt;Wasps/*genetics/*physiology&lt;/keyword&gt;&lt;/keywords&gt;&lt;dates&gt;&lt;year&gt;2009&lt;/year&gt;&lt;pub-dates&gt;&lt;date&gt;Oct&lt;/date&gt;&lt;/pub-dates&gt;&lt;/dates&gt;&lt;isbn&gt;1559-6095 (Electronic)&amp;#xD;1559-6095 (Linking)&lt;/isbn&gt;&lt;accession-num&gt;20147056&lt;/accession-num&gt;&lt;urls&gt;&lt;related-urls&gt;&lt;url&gt;https://www.ncbi.nlm.nih.gov/pubmed/20147056&lt;/url&gt;&lt;/related-urls&gt;&lt;/urls&gt;&lt;custom2&gt;PMC2916726&lt;/custom2&gt;&lt;electronic-resource-num&gt;10.1101/pdb.prot5311&lt;/electronic-resource-num&gt;&lt;/record&gt;&lt;/Cite&gt;&lt;/EndNote&gt;</w:instrText>
      </w:r>
      <w:r w:rsidRPr="6C521493">
        <w:rPr>
          <w:sz w:val="20"/>
          <w:szCs w:val="20"/>
        </w:rPr>
        <w:fldChar w:fldCharType="separate"/>
      </w:r>
      <w:r w:rsidRPr="6C521493">
        <w:rPr>
          <w:sz w:val="20"/>
          <w:szCs w:val="20"/>
        </w:rPr>
        <w:t>(Werren et al., 2009)</w:t>
      </w:r>
      <w:r w:rsidRPr="6C521493">
        <w:rPr>
          <w:sz w:val="20"/>
          <w:szCs w:val="20"/>
        </w:rPr>
        <w:fldChar w:fldCharType="end"/>
      </w:r>
      <w:r w:rsidRPr="6C521493">
        <w:rPr>
          <w:sz w:val="20"/>
          <w:szCs w:val="20"/>
        </w:rPr>
        <w:t xml:space="preserve">. </w:t>
      </w:r>
      <w:r w:rsidRPr="6C521493">
        <w:rPr>
          <w:i/>
          <w:iCs/>
          <w:sz w:val="20"/>
          <w:szCs w:val="20"/>
        </w:rPr>
        <w:t>G</w:t>
      </w:r>
      <w:r w:rsidRPr="6C521493">
        <w:rPr>
          <w:i/>
          <w:iCs/>
          <w:sz w:val="20"/>
          <w:szCs w:val="20"/>
          <w:lang w:val="en"/>
        </w:rPr>
        <w:t>FP</w:t>
      </w:r>
      <w:r w:rsidRPr="6C521493">
        <w:rPr>
          <w:i/>
          <w:iCs/>
          <w:sz w:val="20"/>
          <w:szCs w:val="20"/>
        </w:rPr>
        <w:t xml:space="preserve"> </w:t>
      </w:r>
      <w:r w:rsidRPr="6C521493">
        <w:rPr>
          <w:sz w:val="20"/>
          <w:szCs w:val="20"/>
        </w:rPr>
        <w:t xml:space="preserve">dsRNA was generated from </w:t>
      </w:r>
      <w:r w:rsidRPr="6C521493">
        <w:rPr>
          <w:sz w:val="20"/>
          <w:szCs w:val="20"/>
          <w:lang w:val="en"/>
        </w:rPr>
        <w:t xml:space="preserve">the vector </w:t>
      </w:r>
      <w:r w:rsidRPr="6C521493">
        <w:rPr>
          <w:i/>
          <w:iCs/>
          <w:sz w:val="20"/>
          <w:szCs w:val="20"/>
        </w:rPr>
        <w:t>pOPINEneo-3C-GFP</w:t>
      </w:r>
      <w:r w:rsidRPr="6C521493">
        <w:rPr>
          <w:sz w:val="20"/>
          <w:szCs w:val="20"/>
        </w:rPr>
        <w:t xml:space="preserve"> (</w:t>
      </w:r>
      <w:proofErr w:type="spellStart"/>
      <w:r w:rsidRPr="6C521493">
        <w:rPr>
          <w:sz w:val="20"/>
          <w:szCs w:val="20"/>
        </w:rPr>
        <w:t>Addgene</w:t>
      </w:r>
      <w:proofErr w:type="spellEnd"/>
      <w:r w:rsidRPr="6C521493">
        <w:rPr>
          <w:sz w:val="20"/>
          <w:szCs w:val="20"/>
        </w:rPr>
        <w:t xml:space="preserve"> plasmid # 53534; </w:t>
      </w:r>
      <w:hyperlink r:id="rId8">
        <w:r w:rsidRPr="6C521493">
          <w:rPr>
            <w:rStyle w:val="Hyperlink"/>
          </w:rPr>
          <w:t>https://www.addgene.org/53534/</w:t>
        </w:r>
      </w:hyperlink>
      <w:r w:rsidRPr="6C521493">
        <w:rPr>
          <w:sz w:val="20"/>
          <w:szCs w:val="20"/>
        </w:rPr>
        <w:t>; RRID: Addgene_53534, gift from Ray Owens)</w:t>
      </w:r>
      <w:r w:rsidRPr="6C521493">
        <w:rPr>
          <w:sz w:val="20"/>
          <w:szCs w:val="20"/>
          <w:lang w:val="en"/>
        </w:rPr>
        <w:t>.</w:t>
      </w:r>
      <w:r w:rsidR="00ED0C79" w:rsidRPr="6C521493">
        <w:rPr>
          <w:sz w:val="20"/>
          <w:szCs w:val="20"/>
          <w:lang w:val="en"/>
        </w:rPr>
        <w:t xml:space="preserve"> </w:t>
      </w:r>
      <w:r w:rsidRPr="6C521493">
        <w:rPr>
          <w:sz w:val="20"/>
          <w:szCs w:val="20"/>
        </w:rPr>
        <w:t xml:space="preserve">Amplification by PCR using </w:t>
      </w:r>
      <w:proofErr w:type="spellStart"/>
      <w:r w:rsidRPr="6C521493">
        <w:rPr>
          <w:sz w:val="20"/>
          <w:szCs w:val="20"/>
        </w:rPr>
        <w:t>GoTaq</w:t>
      </w:r>
      <w:proofErr w:type="spellEnd"/>
      <w:r w:rsidRPr="6C521493">
        <w:rPr>
          <w:sz w:val="20"/>
          <w:szCs w:val="20"/>
        </w:rPr>
        <w:t xml:space="preserve"> Flexi DNA polymerase (Promega) with </w:t>
      </w:r>
      <w:proofErr w:type="spellStart"/>
      <w:r w:rsidRPr="6C521493">
        <w:rPr>
          <w:i/>
          <w:iCs/>
          <w:sz w:val="20"/>
          <w:szCs w:val="20"/>
        </w:rPr>
        <w:t>GFP_RNAi_F</w:t>
      </w:r>
      <w:proofErr w:type="spellEnd"/>
      <w:r w:rsidRPr="6C521493">
        <w:rPr>
          <w:sz w:val="20"/>
          <w:szCs w:val="20"/>
        </w:rPr>
        <w:t xml:space="preserve"> (</w:t>
      </w:r>
      <w:r w:rsidRPr="6C521493">
        <w:rPr>
          <w:i/>
          <w:iCs/>
          <w:sz w:val="20"/>
          <w:szCs w:val="20"/>
        </w:rPr>
        <w:t>5’-GTGACCACCTTGACCTACG-3’</w:t>
      </w:r>
      <w:r w:rsidRPr="6C521493">
        <w:rPr>
          <w:sz w:val="20"/>
          <w:szCs w:val="20"/>
        </w:rPr>
        <w:t xml:space="preserve">) and </w:t>
      </w:r>
      <w:proofErr w:type="spellStart"/>
      <w:r w:rsidRPr="6C521493">
        <w:rPr>
          <w:i/>
          <w:iCs/>
          <w:sz w:val="20"/>
          <w:szCs w:val="20"/>
        </w:rPr>
        <w:t>GFP_RNAi_R</w:t>
      </w:r>
      <w:proofErr w:type="spellEnd"/>
      <w:r w:rsidRPr="6C521493">
        <w:rPr>
          <w:sz w:val="20"/>
          <w:szCs w:val="20"/>
        </w:rPr>
        <w:t xml:space="preserve"> (</w:t>
      </w:r>
      <w:r w:rsidRPr="6C521493">
        <w:rPr>
          <w:i/>
          <w:iCs/>
          <w:sz w:val="20"/>
          <w:szCs w:val="20"/>
        </w:rPr>
        <w:t>5’-TCTCGTTGGGGTCTTTGCT-3’</w:t>
      </w:r>
      <w:r w:rsidRPr="6C521493">
        <w:rPr>
          <w:sz w:val="20"/>
          <w:szCs w:val="20"/>
        </w:rPr>
        <w:t xml:space="preserve">) primers produced a 460 base-pair long amplicon covering 64% of the </w:t>
      </w:r>
      <w:r w:rsidRPr="6C521493">
        <w:rPr>
          <w:i/>
          <w:iCs/>
          <w:sz w:val="20"/>
          <w:szCs w:val="20"/>
        </w:rPr>
        <w:t>Emerald GFP</w:t>
      </w:r>
      <w:r w:rsidRPr="6C521493">
        <w:rPr>
          <w:sz w:val="20"/>
          <w:szCs w:val="20"/>
        </w:rPr>
        <w:t xml:space="preserve"> CDS.</w:t>
      </w:r>
      <w:r w:rsidRPr="6C521493">
        <w:rPr>
          <w:sz w:val="20"/>
          <w:szCs w:val="20"/>
          <w:lang w:val="en"/>
        </w:rPr>
        <w:t xml:space="preserve"> </w:t>
      </w:r>
      <w:r w:rsidR="00E951FC" w:rsidRPr="6C521493">
        <w:rPr>
          <w:sz w:val="20"/>
          <w:szCs w:val="20"/>
          <w:lang w:val="en"/>
        </w:rPr>
        <w:t>The sequence of the amplified fragment is 5' -GTGACCACCTTGACCTACGGCGTGCAGTGCTTCGCCCGCTACCCCGA CCACATGAAGCAGCACGACTTCTTCAAGTCCGCCATGCCCGAAGGCTACGTCCAGGAGCGCACCATCTTCTTCAAGGACGACGGCAACTACAAGACCCGCGCCGAGGTGAAGTTCGAGGGCGACACCCTGGTGAACCGCATCGAGCTGAAGGGCATCGACTTCAAGGAGGACGGCAACATCCTGGGGCACAAGCTGGAGTACAACTACAACAGCCACAAGGTCTATATCACCGCCGACAAGCAGAAGAACGGCATCAAGGTGAACTTCAAGACCCGCCACAACATCGAGGACGGCAGCGTGCAGCTCGCCGACCACTACCAGCAGAACACCCCCATCGGCGACGGCCCCGTGCTGCTGCCCGACAACCACTACCTGAGCACCCAGTCCGCCCTGAGCAAAGACCCCAACGAGA- 3'.</w:t>
      </w:r>
      <w:r w:rsidR="561A2A37" w:rsidRPr="6C521493">
        <w:rPr>
          <w:sz w:val="20"/>
          <w:szCs w:val="20"/>
          <w:lang w:val="en"/>
        </w:rPr>
        <w:t xml:space="preserve"> </w:t>
      </w:r>
      <w:r w:rsidRPr="6C521493">
        <w:rPr>
          <w:sz w:val="20"/>
          <w:szCs w:val="20"/>
        </w:rPr>
        <w:t>This PCR product was then amplified again in two separate PCR to add the minimal T7 promoter sequence (5’-TAATACGACTCACTATAGGG-3’) to either ends of the amplicon.</w:t>
      </w:r>
      <w:r w:rsidRPr="6C521493">
        <w:rPr>
          <w:sz w:val="20"/>
          <w:szCs w:val="20"/>
          <w:lang w:val="en"/>
        </w:rPr>
        <w:t xml:space="preserve"> </w:t>
      </w:r>
      <w:r w:rsidRPr="6C521493">
        <w:rPr>
          <w:sz w:val="20"/>
          <w:szCs w:val="20"/>
        </w:rPr>
        <w:t xml:space="preserve">The two templates were used in separate reactions to transcribe both sense and anti-sense RNA molecules, which were then mixed and annealed in equimolar amounts, using the </w:t>
      </w:r>
      <w:proofErr w:type="spellStart"/>
      <w:r w:rsidRPr="6C521493">
        <w:rPr>
          <w:sz w:val="20"/>
          <w:szCs w:val="20"/>
        </w:rPr>
        <w:t>MEGAscript</w:t>
      </w:r>
      <w:proofErr w:type="spellEnd"/>
      <w:r w:rsidRPr="6C521493">
        <w:rPr>
          <w:sz w:val="20"/>
          <w:szCs w:val="20"/>
        </w:rPr>
        <w:t xml:space="preserve"> RNAi kit (</w:t>
      </w:r>
      <w:proofErr w:type="spellStart"/>
      <w:r w:rsidRPr="6C521493">
        <w:rPr>
          <w:sz w:val="20"/>
          <w:szCs w:val="20"/>
        </w:rPr>
        <w:t>Ambion</w:t>
      </w:r>
      <w:proofErr w:type="spellEnd"/>
      <w:r w:rsidRPr="6C521493">
        <w:rPr>
          <w:sz w:val="20"/>
          <w:szCs w:val="20"/>
        </w:rPr>
        <w:t>, Austin, Texas, USA) according to the manufacturer's protocol.</w:t>
      </w:r>
      <w:r w:rsidRPr="6C521493">
        <w:rPr>
          <w:sz w:val="20"/>
          <w:szCs w:val="20"/>
          <w:lang w:val="en"/>
        </w:rPr>
        <w:t xml:space="preserve"> </w:t>
      </w:r>
      <w:r w:rsidRPr="6C521493">
        <w:rPr>
          <w:sz w:val="20"/>
          <w:szCs w:val="20"/>
        </w:rPr>
        <w:t xml:space="preserve">Before injection, second instar male larvae were placed on a petri-dish covered with 1% agarose in 1x PBS. Larvae were injected in the posterior part with </w:t>
      </w:r>
      <w:bookmarkStart w:id="0" w:name="_Hlk49779012"/>
      <w:r w:rsidRPr="6C521493">
        <w:rPr>
          <w:sz w:val="20"/>
          <w:szCs w:val="20"/>
        </w:rPr>
        <w:t xml:space="preserve">4 </w:t>
      </w:r>
      <w:proofErr w:type="spellStart"/>
      <w:r w:rsidRPr="6C521493">
        <w:rPr>
          <w:sz w:val="20"/>
          <w:szCs w:val="20"/>
        </w:rPr>
        <w:t>μg</w:t>
      </w:r>
      <w:proofErr w:type="spellEnd"/>
      <w:r w:rsidRPr="6C521493">
        <w:rPr>
          <w:sz w:val="20"/>
          <w:szCs w:val="20"/>
        </w:rPr>
        <w:t>/</w:t>
      </w:r>
      <w:proofErr w:type="spellStart"/>
      <w:r w:rsidRPr="6C521493">
        <w:rPr>
          <w:sz w:val="20"/>
          <w:szCs w:val="20"/>
        </w:rPr>
        <w:t>μl</w:t>
      </w:r>
      <w:proofErr w:type="spellEnd"/>
      <w:r w:rsidRPr="6C521493">
        <w:rPr>
          <w:sz w:val="20"/>
          <w:szCs w:val="20"/>
        </w:rPr>
        <w:t xml:space="preserve"> </w:t>
      </w:r>
      <w:r w:rsidRPr="6C521493">
        <w:rPr>
          <w:i/>
          <w:iCs/>
          <w:sz w:val="20"/>
          <w:szCs w:val="20"/>
        </w:rPr>
        <w:t>GFP</w:t>
      </w:r>
      <w:r w:rsidRPr="6C521493">
        <w:rPr>
          <w:sz w:val="20"/>
          <w:szCs w:val="20"/>
        </w:rPr>
        <w:t xml:space="preserve"> dsRNA diluted in </w:t>
      </w:r>
      <w:proofErr w:type="spellStart"/>
      <w:r w:rsidRPr="6C521493">
        <w:rPr>
          <w:sz w:val="20"/>
          <w:szCs w:val="20"/>
        </w:rPr>
        <w:t>milliQ</w:t>
      </w:r>
      <w:proofErr w:type="spellEnd"/>
      <w:r w:rsidRPr="6C521493">
        <w:rPr>
          <w:sz w:val="20"/>
          <w:szCs w:val="20"/>
        </w:rPr>
        <w:t xml:space="preserve"> water mixed with red food dye </w:t>
      </w:r>
      <w:bookmarkEnd w:id="0"/>
      <w:r w:rsidRPr="6C521493">
        <w:rPr>
          <w:sz w:val="20"/>
          <w:szCs w:val="20"/>
        </w:rPr>
        <w:t xml:space="preserve">in the ratio 9:1, </w:t>
      </w:r>
      <w:proofErr w:type="spellStart"/>
      <w:r w:rsidRPr="6C521493">
        <w:rPr>
          <w:sz w:val="20"/>
          <w:szCs w:val="20"/>
        </w:rPr>
        <w:t>milliQ</w:t>
      </w:r>
      <w:proofErr w:type="spellEnd"/>
      <w:r w:rsidRPr="6C521493">
        <w:rPr>
          <w:sz w:val="20"/>
          <w:szCs w:val="20"/>
        </w:rPr>
        <w:t xml:space="preserve"> water with red food dye, or non-injected as control. Injections were performed using custom made </w:t>
      </w:r>
      <w:r w:rsidR="00ED0C79" w:rsidRPr="6C521493">
        <w:rPr>
          <w:sz w:val="20"/>
          <w:szCs w:val="20"/>
        </w:rPr>
        <w:t xml:space="preserve">capillary </w:t>
      </w:r>
      <w:r w:rsidRPr="6C521493">
        <w:rPr>
          <w:sz w:val="20"/>
          <w:szCs w:val="20"/>
        </w:rPr>
        <w:t xml:space="preserve">needles and a IM300 </w:t>
      </w:r>
      <w:proofErr w:type="spellStart"/>
      <w:r w:rsidRPr="6C521493">
        <w:rPr>
          <w:sz w:val="20"/>
          <w:szCs w:val="20"/>
        </w:rPr>
        <w:t>Microinjecctor</w:t>
      </w:r>
      <w:proofErr w:type="spellEnd"/>
      <w:r w:rsidRPr="6C521493">
        <w:rPr>
          <w:sz w:val="20"/>
          <w:szCs w:val="20"/>
        </w:rPr>
        <w:t xml:space="preserve"> (</w:t>
      </w:r>
      <w:proofErr w:type="spellStart"/>
      <w:r w:rsidRPr="6C521493">
        <w:rPr>
          <w:sz w:val="20"/>
          <w:szCs w:val="20"/>
        </w:rPr>
        <w:t>Narishige</w:t>
      </w:r>
      <w:proofErr w:type="spellEnd"/>
      <w:r w:rsidRPr="6C521493">
        <w:rPr>
          <w:sz w:val="20"/>
          <w:szCs w:val="20"/>
        </w:rPr>
        <w:t xml:space="preserve">) </w:t>
      </w:r>
      <w:r w:rsidRPr="6C521493">
        <w:rPr>
          <w:sz w:val="20"/>
          <w:szCs w:val="20"/>
          <w:lang w:val="en"/>
        </w:rPr>
        <w:t xml:space="preserve">according to the protocol by </w:t>
      </w:r>
      <w:proofErr w:type="spellStart"/>
      <w:r w:rsidRPr="6C521493">
        <w:rPr>
          <w:sz w:val="20"/>
          <w:szCs w:val="20"/>
          <w:lang w:val="en"/>
        </w:rPr>
        <w:t>Werren</w:t>
      </w:r>
      <w:proofErr w:type="spellEnd"/>
      <w:r w:rsidRPr="6C521493">
        <w:rPr>
          <w:sz w:val="20"/>
          <w:szCs w:val="20"/>
          <w:lang w:val="en"/>
        </w:rPr>
        <w:t xml:space="preserve"> et al. (2009)</w:t>
      </w:r>
      <w:r w:rsidRPr="6C521493">
        <w:rPr>
          <w:sz w:val="20"/>
          <w:szCs w:val="20"/>
        </w:rPr>
        <w:t>.</w:t>
      </w:r>
      <w:r w:rsidRPr="6C521493">
        <w:rPr>
          <w:sz w:val="20"/>
          <w:szCs w:val="20"/>
          <w:lang w:val="en"/>
        </w:rPr>
        <w:t xml:space="preserve"> Larvae were injected with the dsRNA mixture until a red spot appeared in their posterior end.</w:t>
      </w:r>
      <w:r w:rsidRPr="6C521493">
        <w:rPr>
          <w:sz w:val="20"/>
          <w:szCs w:val="20"/>
        </w:rPr>
        <w:t xml:space="preserve"> After injection,</w:t>
      </w:r>
      <w:r w:rsidRPr="6C521493">
        <w:rPr>
          <w:sz w:val="20"/>
          <w:szCs w:val="20"/>
          <w:lang w:val="en"/>
        </w:rPr>
        <w:t xml:space="preserve"> the</w:t>
      </w:r>
      <w:r w:rsidRPr="6C521493">
        <w:rPr>
          <w:sz w:val="20"/>
          <w:szCs w:val="20"/>
        </w:rPr>
        <w:t xml:space="preserve"> larvae were transferred back to host (6-8 per host) and sealed with the host shell. After 5 to 6 days post-injection, three samples (five individuals per sample) of white pupal stage males per category were collected, snap-frozen in liquid nitrogen, and stored at −80 °C until RNA extraction.</w:t>
      </w:r>
    </w:p>
    <w:p w14:paraId="39B2E740" w14:textId="77777777" w:rsidR="005E3727" w:rsidRDefault="00D47834">
      <w:pPr>
        <w:jc w:val="both"/>
        <w:rPr>
          <w:rFonts w:cstheme="minorHAnsi"/>
          <w:sz w:val="20"/>
          <w:szCs w:val="20"/>
          <w:u w:val="single"/>
        </w:rPr>
      </w:pPr>
      <w:r>
        <w:rPr>
          <w:rFonts w:cstheme="minorHAnsi"/>
          <w:sz w:val="20"/>
          <w:szCs w:val="20"/>
          <w:u w:val="single"/>
        </w:rPr>
        <w:t>RNA extraction</w:t>
      </w:r>
    </w:p>
    <w:p w14:paraId="1F5E5499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>Total RNA of larvae pools was extracted with Quick-RNA Tissue/Insect Kit coupled with on column DNase treatment (</w:t>
      </w:r>
      <w:proofErr w:type="spellStart"/>
      <w:r>
        <w:rPr>
          <w:rFonts w:cstheme="minorHAnsi"/>
          <w:sz w:val="20"/>
          <w:szCs w:val="20"/>
        </w:rPr>
        <w:t>ZymoResearch</w:t>
      </w:r>
      <w:proofErr w:type="spellEnd"/>
      <w:r>
        <w:rPr>
          <w:rFonts w:cstheme="minorHAnsi"/>
          <w:sz w:val="20"/>
          <w:szCs w:val="20"/>
        </w:rPr>
        <w:t xml:space="preserve"> - R2030) according to manufacturer's protocol. RNA was resuspended in 10 µl DNase RNase free water and RNA concentration was measured on fluorometer (Qubit 2.0 – Life Technologies). </w:t>
      </w:r>
    </w:p>
    <w:p w14:paraId="00E03CF7" w14:textId="77777777" w:rsidR="005E3727" w:rsidRDefault="00D47834">
      <w:pPr>
        <w:jc w:val="both"/>
        <w:rPr>
          <w:rFonts w:cstheme="minorHAnsi"/>
          <w:sz w:val="20"/>
          <w:szCs w:val="20"/>
          <w:u w:val="single"/>
        </w:rPr>
      </w:pPr>
      <w:r>
        <w:rPr>
          <w:rFonts w:cstheme="minorHAnsi"/>
          <w:sz w:val="20"/>
          <w:szCs w:val="20"/>
          <w:u w:val="single"/>
        </w:rPr>
        <w:t>Library preparation</w:t>
      </w:r>
    </w:p>
    <w:p w14:paraId="358F78DE" w14:textId="00546D20" w:rsidR="005E3727" w:rsidRDefault="00D47834" w:rsidP="6C521493">
      <w:pPr>
        <w:jc w:val="both"/>
        <w:rPr>
          <w:sz w:val="20"/>
          <w:szCs w:val="20"/>
        </w:rPr>
      </w:pPr>
      <w:r w:rsidRPr="6C521493">
        <w:rPr>
          <w:sz w:val="20"/>
          <w:szCs w:val="20"/>
          <w:lang w:val="en"/>
        </w:rPr>
        <w:t>Li</w:t>
      </w:r>
      <w:proofErr w:type="spellStart"/>
      <w:r w:rsidRPr="6C521493">
        <w:rPr>
          <w:sz w:val="20"/>
          <w:szCs w:val="20"/>
        </w:rPr>
        <w:t>brary</w:t>
      </w:r>
      <w:proofErr w:type="spellEnd"/>
      <w:r w:rsidRPr="6C521493">
        <w:rPr>
          <w:sz w:val="20"/>
          <w:szCs w:val="20"/>
        </w:rPr>
        <w:t xml:space="preserve"> preparation </w:t>
      </w:r>
      <w:r w:rsidRPr="6C521493">
        <w:rPr>
          <w:sz w:val="20"/>
          <w:szCs w:val="20"/>
          <w:lang w:val="en"/>
        </w:rPr>
        <w:t xml:space="preserve">was performed </w:t>
      </w:r>
      <w:r w:rsidRPr="6C521493">
        <w:rPr>
          <w:sz w:val="20"/>
          <w:szCs w:val="20"/>
        </w:rPr>
        <w:t xml:space="preserve">at the </w:t>
      </w:r>
      <w:proofErr w:type="spellStart"/>
      <w:r w:rsidRPr="6C521493">
        <w:rPr>
          <w:sz w:val="20"/>
          <w:szCs w:val="20"/>
        </w:rPr>
        <w:t>Novogene</w:t>
      </w:r>
      <w:proofErr w:type="spellEnd"/>
      <w:r w:rsidRPr="6C521493">
        <w:rPr>
          <w:sz w:val="20"/>
          <w:szCs w:val="20"/>
        </w:rPr>
        <w:t xml:space="preserve"> (HK) </w:t>
      </w:r>
      <w:r w:rsidRPr="6C521493">
        <w:rPr>
          <w:sz w:val="20"/>
          <w:szCs w:val="20"/>
          <w:lang w:val="en"/>
        </w:rPr>
        <w:t>C</w:t>
      </w:r>
      <w:proofErr w:type="spellStart"/>
      <w:r w:rsidRPr="6C521493">
        <w:rPr>
          <w:sz w:val="20"/>
          <w:szCs w:val="20"/>
        </w:rPr>
        <w:t>ompany</w:t>
      </w:r>
      <w:proofErr w:type="spellEnd"/>
      <w:r w:rsidRPr="6C521493">
        <w:rPr>
          <w:sz w:val="20"/>
          <w:szCs w:val="20"/>
        </w:rPr>
        <w:t xml:space="preserve"> </w:t>
      </w:r>
      <w:r w:rsidRPr="6C521493">
        <w:rPr>
          <w:sz w:val="20"/>
          <w:szCs w:val="20"/>
          <w:lang w:val="en"/>
        </w:rPr>
        <w:t>L</w:t>
      </w:r>
      <w:proofErr w:type="spellStart"/>
      <w:r w:rsidRPr="6C521493">
        <w:rPr>
          <w:sz w:val="20"/>
          <w:szCs w:val="20"/>
        </w:rPr>
        <w:t>imited</w:t>
      </w:r>
      <w:proofErr w:type="spellEnd"/>
      <w:r w:rsidRPr="6C521493">
        <w:rPr>
          <w:sz w:val="20"/>
          <w:szCs w:val="20"/>
          <w:lang w:val="en"/>
        </w:rPr>
        <w:t xml:space="preserve">. </w:t>
      </w:r>
      <w:bookmarkStart w:id="1" w:name="_Hlk58340880"/>
      <w:r w:rsidRPr="6C521493">
        <w:rPr>
          <w:sz w:val="20"/>
          <w:szCs w:val="20"/>
          <w:lang w:val="en"/>
        </w:rPr>
        <w:t>Briefly,</w:t>
      </w:r>
      <w:r w:rsidR="00E951FC" w:rsidRPr="6C521493">
        <w:rPr>
          <w:sz w:val="20"/>
          <w:szCs w:val="20"/>
          <w:lang w:val="en"/>
        </w:rPr>
        <w:t xml:space="preserve"> 1µg of total RNA </w:t>
      </w:r>
      <w:bookmarkStart w:id="2" w:name="_GoBack"/>
      <w:r w:rsidR="4D4C8D14" w:rsidRPr="6C521493">
        <w:rPr>
          <w:sz w:val="20"/>
          <w:szCs w:val="20"/>
          <w:lang w:val="en"/>
        </w:rPr>
        <w:t xml:space="preserve">was </w:t>
      </w:r>
      <w:bookmarkEnd w:id="2"/>
      <w:r w:rsidR="00E951FC" w:rsidRPr="6C521493">
        <w:rPr>
          <w:sz w:val="20"/>
          <w:szCs w:val="20"/>
          <w:lang w:val="en"/>
        </w:rPr>
        <w:t xml:space="preserve">provided to </w:t>
      </w:r>
      <w:proofErr w:type="spellStart"/>
      <w:r w:rsidR="00E951FC" w:rsidRPr="6C521493">
        <w:rPr>
          <w:sz w:val="20"/>
          <w:szCs w:val="20"/>
          <w:lang w:val="en"/>
        </w:rPr>
        <w:t>Novogene</w:t>
      </w:r>
      <w:proofErr w:type="spellEnd"/>
      <w:r w:rsidR="00E951FC" w:rsidRPr="6C521493">
        <w:rPr>
          <w:sz w:val="20"/>
          <w:szCs w:val="20"/>
          <w:lang w:val="en"/>
        </w:rPr>
        <w:t xml:space="preserve"> and </w:t>
      </w:r>
      <w:r w:rsidR="00E951FC" w:rsidRPr="6C521493">
        <w:rPr>
          <w:sz w:val="20"/>
          <w:szCs w:val="20"/>
        </w:rPr>
        <w:t xml:space="preserve">absence </w:t>
      </w:r>
      <w:r w:rsidRPr="6C521493">
        <w:rPr>
          <w:sz w:val="20"/>
          <w:szCs w:val="20"/>
        </w:rPr>
        <w:t>of RNA degradation was checked on a bioanalyzer (Agilent 2000 - Agilent).</w:t>
      </w:r>
      <w:bookmarkEnd w:id="1"/>
      <w:r w:rsidRPr="6C521493">
        <w:rPr>
          <w:sz w:val="20"/>
          <w:szCs w:val="20"/>
        </w:rPr>
        <w:t xml:space="preserve"> Then, mRNA was enriched using </w:t>
      </w:r>
      <w:r w:rsidRPr="6C521493">
        <w:rPr>
          <w:sz w:val="20"/>
          <w:szCs w:val="20"/>
          <w:lang w:val="en"/>
        </w:rPr>
        <w:t>oligo</w:t>
      </w:r>
      <w:r w:rsidRPr="6C521493">
        <w:rPr>
          <w:sz w:val="20"/>
          <w:szCs w:val="20"/>
        </w:rPr>
        <w:t xml:space="preserve">(dT) primers and randomly fragmented using a fragmentation buffer. First strand cDNA synthesis was performed using random hexamers followed by second strand synthesis by nick-translation using a customized synthesis buffer (dNTP, RNase H, </w:t>
      </w:r>
      <w:proofErr w:type="spellStart"/>
      <w:r w:rsidRPr="6C521493">
        <w:rPr>
          <w:sz w:val="20"/>
          <w:szCs w:val="20"/>
        </w:rPr>
        <w:t>Esccherichia</w:t>
      </w:r>
      <w:proofErr w:type="spellEnd"/>
      <w:r w:rsidRPr="6C521493">
        <w:rPr>
          <w:sz w:val="20"/>
          <w:szCs w:val="20"/>
        </w:rPr>
        <w:t xml:space="preserve"> coli polymerase I). Double-stranded DNA was subsequently purified, end-repaired, A-tailed and ligated to sequencing adapters. Size selection was then performed and library was amplified by PCR. Library concentration was quantified on a fluorometer (Qubit 2.0 – Life Technologies) and insert size was analyzed on a bioanalyzer (Agilent 2100 – Agilent). Sequencing libraries were paired-end sequenced (150 bp read-length) on an Illumina </w:t>
      </w:r>
      <w:proofErr w:type="spellStart"/>
      <w:r w:rsidRPr="6C521493">
        <w:rPr>
          <w:sz w:val="20"/>
          <w:szCs w:val="20"/>
        </w:rPr>
        <w:t>NovoSeq</w:t>
      </w:r>
      <w:proofErr w:type="spellEnd"/>
      <w:r w:rsidRPr="6C521493">
        <w:rPr>
          <w:sz w:val="20"/>
          <w:szCs w:val="20"/>
        </w:rPr>
        <w:t xml:space="preserve"> platform.</w:t>
      </w:r>
    </w:p>
    <w:p w14:paraId="5C1CABC6" w14:textId="77777777" w:rsidR="005E3727" w:rsidRDefault="00D47834">
      <w:pPr>
        <w:jc w:val="both"/>
        <w:rPr>
          <w:rFonts w:cstheme="minorHAnsi"/>
          <w:sz w:val="20"/>
          <w:szCs w:val="20"/>
          <w:u w:val="single"/>
        </w:rPr>
      </w:pPr>
      <w:r>
        <w:rPr>
          <w:rFonts w:cstheme="minorHAnsi"/>
          <w:sz w:val="20"/>
          <w:szCs w:val="20"/>
          <w:u w:val="single"/>
        </w:rPr>
        <w:t>Data analysis</w:t>
      </w:r>
    </w:p>
    <w:p w14:paraId="52F6A90A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lastRenderedPageBreak/>
        <w:t xml:space="preserve">First, raw data were trimmed with </w:t>
      </w:r>
      <w:proofErr w:type="spellStart"/>
      <w:r>
        <w:rPr>
          <w:rFonts w:cstheme="minorHAnsi"/>
          <w:sz w:val="20"/>
          <w:szCs w:val="20"/>
        </w:rPr>
        <w:t>trimmomatic</w:t>
      </w:r>
      <w:proofErr w:type="spellEnd"/>
      <w:r>
        <w:rPr>
          <w:rFonts w:cstheme="minorHAnsi"/>
          <w:sz w:val="20"/>
          <w:szCs w:val="20"/>
        </w:rPr>
        <w:t xml:space="preserve"> (version 0.39) to remove adapter contamination and low quality data with the following options:</w:t>
      </w:r>
    </w:p>
    <w:p w14:paraId="5BBFC3DE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>ILLUMINACLIP: TruSeq3-PE-2.fa:2:30:10:2:keepBothReads LEADING:3 TRAILING:3 SLIDINGWINDOW:4:5 MINLEN:136</w:t>
      </w:r>
    </w:p>
    <w:p w14:paraId="66C9F051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Sample alignments and read counts per gene were retrieved using </w:t>
      </w:r>
      <w:proofErr w:type="spellStart"/>
      <w:r>
        <w:rPr>
          <w:rFonts w:cstheme="minorHAnsi"/>
          <w:sz w:val="20"/>
          <w:szCs w:val="20"/>
        </w:rPr>
        <w:t>GeneCounts</w:t>
      </w:r>
      <w:proofErr w:type="spellEnd"/>
      <w:r>
        <w:rPr>
          <w:rFonts w:cstheme="minorHAnsi"/>
          <w:sz w:val="20"/>
          <w:szCs w:val="20"/>
        </w:rPr>
        <w:t xml:space="preserve"> quantification method from STAR 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&gt;&lt;Author&gt;Dobin&lt;/Author&gt;&lt;Year&gt;2013&lt;/Year&gt;&lt;RecNum&gt;9&lt;/RecNum&gt;&lt;DisplayText&gt;(Dobin et al., 2013)&lt;/DisplayText&gt;&lt;record&gt;&lt;rec-number&gt;9&lt;/rec-number&gt;&lt;foreign-keys&gt;&lt;key app="EN" db-id="s9efssw51eeedretv2h55s2jtxppt50wxrt2" timestamp="1589272897"&gt;9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11 (Electronic)&amp;#xD;1367-4803 (Linking)&lt;/isbn&gt;&lt;accession-num&gt;23104886&lt;/accession-num&gt;&lt;urls&gt;&lt;related-urls&gt;&lt;url&gt;https://www.ncbi.nlm.nih.gov/pubmed/23104886&lt;/url&gt;&lt;/related-urls&gt;&lt;/urls&gt;&lt;custom2&gt;PMC3530905&lt;/custom2&gt;&lt;electronic-resource-num&gt;10.1093/bioinformatics/bts635&lt;/electronic-resource-num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>
        <w:rPr>
          <w:rFonts w:cstheme="minorHAnsi"/>
          <w:sz w:val="20"/>
          <w:szCs w:val="20"/>
        </w:rPr>
        <w:t>(Dobin et al., 2013)</w:t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 version 2.6.1b and the Nvit_psr_1.1 </w:t>
      </w:r>
      <w:r>
        <w:rPr>
          <w:rFonts w:cstheme="minorHAnsi"/>
          <w:i/>
          <w:iCs/>
          <w:sz w:val="20"/>
          <w:szCs w:val="20"/>
        </w:rPr>
        <w:t xml:space="preserve">N. </w:t>
      </w:r>
      <w:proofErr w:type="spellStart"/>
      <w:r>
        <w:rPr>
          <w:rFonts w:cstheme="minorHAnsi"/>
          <w:i/>
          <w:iCs/>
          <w:sz w:val="20"/>
          <w:szCs w:val="20"/>
        </w:rPr>
        <w:t>vitripennis</w:t>
      </w:r>
      <w:proofErr w:type="spellEnd"/>
      <w:r>
        <w:rPr>
          <w:rFonts w:cstheme="minorHAnsi"/>
          <w:sz w:val="20"/>
          <w:szCs w:val="20"/>
        </w:rPr>
        <w:t xml:space="preserve"> genome version with </w:t>
      </w:r>
      <w:proofErr w:type="spellStart"/>
      <w:r>
        <w:rPr>
          <w:rFonts w:cstheme="minorHAnsi"/>
          <w:sz w:val="20"/>
          <w:szCs w:val="20"/>
        </w:rPr>
        <w:t>RefSeq</w:t>
      </w:r>
      <w:proofErr w:type="spellEnd"/>
      <w:r>
        <w:rPr>
          <w:rFonts w:cstheme="minorHAnsi"/>
          <w:sz w:val="20"/>
          <w:szCs w:val="20"/>
        </w:rPr>
        <w:t xml:space="preserve"> annotation GCF_009193385.1 as reference as follows:</w:t>
      </w:r>
    </w:p>
    <w:p w14:paraId="6C153701" w14:textId="22ABFB1B" w:rsidR="005E3727" w:rsidRDefault="00D47834">
      <w:pPr>
        <w:spacing w:line="240" w:lineRule="auto"/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>STAR –</w:t>
      </w:r>
      <w:proofErr w:type="spellStart"/>
      <w:r>
        <w:rPr>
          <w:rFonts w:cstheme="minorHAnsi"/>
          <w:sz w:val="20"/>
          <w:szCs w:val="20"/>
        </w:rPr>
        <w:t>runThreadN</w:t>
      </w:r>
      <w:proofErr w:type="spellEnd"/>
      <w:r>
        <w:rPr>
          <w:rFonts w:cstheme="minorHAnsi"/>
          <w:sz w:val="20"/>
          <w:szCs w:val="20"/>
        </w:rPr>
        <w:t xml:space="preserve"> 12 –</w:t>
      </w:r>
      <w:proofErr w:type="spellStart"/>
      <w:r>
        <w:rPr>
          <w:rFonts w:cstheme="minorHAnsi"/>
          <w:sz w:val="20"/>
          <w:szCs w:val="20"/>
        </w:rPr>
        <w:t>runMode</w:t>
      </w:r>
      <w:proofErr w:type="spellEnd"/>
      <w:r>
        <w:rPr>
          <w:rFonts w:cstheme="minorHAnsi"/>
          <w:sz w:val="20"/>
          <w:szCs w:val="20"/>
        </w:rPr>
        <w:t xml:space="preserve"> </w:t>
      </w:r>
      <w:proofErr w:type="spellStart"/>
      <w:r>
        <w:rPr>
          <w:rFonts w:cstheme="minorHAnsi"/>
          <w:sz w:val="20"/>
          <w:szCs w:val="20"/>
        </w:rPr>
        <w:t>alignReads</w:t>
      </w:r>
      <w:proofErr w:type="spellEnd"/>
      <w:r>
        <w:rPr>
          <w:rFonts w:cstheme="minorHAnsi"/>
          <w:sz w:val="20"/>
          <w:szCs w:val="20"/>
        </w:rPr>
        <w:t xml:space="preserve"> –</w:t>
      </w:r>
      <w:proofErr w:type="spellStart"/>
      <w:r>
        <w:rPr>
          <w:rFonts w:cstheme="minorHAnsi"/>
          <w:sz w:val="20"/>
          <w:szCs w:val="20"/>
        </w:rPr>
        <w:t>genomeDir</w:t>
      </w:r>
      <w:proofErr w:type="spellEnd"/>
      <w:r>
        <w:rPr>
          <w:rFonts w:cstheme="minorHAnsi"/>
          <w:sz w:val="20"/>
          <w:szCs w:val="20"/>
        </w:rPr>
        <w:t xml:space="preserve"> /STAR_genome_NCBI_RefSeq_PSR1/ --</w:t>
      </w:r>
      <w:proofErr w:type="spellStart"/>
      <w:r>
        <w:rPr>
          <w:rFonts w:cstheme="minorHAnsi"/>
          <w:sz w:val="20"/>
          <w:szCs w:val="20"/>
        </w:rPr>
        <w:t>readFilesIn</w:t>
      </w:r>
      <w:proofErr w:type="spellEnd"/>
      <w:r>
        <w:rPr>
          <w:rFonts w:cstheme="minorHAnsi"/>
          <w:sz w:val="20"/>
          <w:szCs w:val="20"/>
        </w:rPr>
        <w:t xml:space="preserve"> sampleX_R1_paired.fq.gz sampleX_R2_paired.fq.gz --</w:t>
      </w:r>
      <w:proofErr w:type="spellStart"/>
      <w:r>
        <w:rPr>
          <w:rFonts w:cstheme="minorHAnsi"/>
          <w:sz w:val="20"/>
          <w:szCs w:val="20"/>
        </w:rPr>
        <w:t>readFilesCommand</w:t>
      </w:r>
      <w:proofErr w:type="spellEnd"/>
      <w:r>
        <w:rPr>
          <w:rFonts w:cstheme="minorHAnsi"/>
          <w:sz w:val="20"/>
          <w:szCs w:val="20"/>
        </w:rPr>
        <w:t xml:space="preserve"> </w:t>
      </w:r>
      <w:proofErr w:type="spellStart"/>
      <w:r>
        <w:rPr>
          <w:rFonts w:cstheme="minorHAnsi"/>
          <w:sz w:val="20"/>
          <w:szCs w:val="20"/>
        </w:rPr>
        <w:t>zcat</w:t>
      </w:r>
      <w:proofErr w:type="spellEnd"/>
      <w:r>
        <w:rPr>
          <w:rFonts w:cstheme="minorHAnsi"/>
          <w:sz w:val="20"/>
          <w:szCs w:val="20"/>
        </w:rPr>
        <w:t xml:space="preserve"> --</w:t>
      </w:r>
      <w:proofErr w:type="spellStart"/>
      <w:r>
        <w:rPr>
          <w:rFonts w:cstheme="minorHAnsi"/>
          <w:sz w:val="20"/>
          <w:szCs w:val="20"/>
        </w:rPr>
        <w:t>outSAMtype</w:t>
      </w:r>
      <w:proofErr w:type="spellEnd"/>
      <w:r>
        <w:rPr>
          <w:rFonts w:cstheme="minorHAnsi"/>
          <w:sz w:val="20"/>
          <w:szCs w:val="20"/>
        </w:rPr>
        <w:t xml:space="preserve"> BAM </w:t>
      </w:r>
      <w:proofErr w:type="spellStart"/>
      <w:r>
        <w:rPr>
          <w:rFonts w:cstheme="minorHAnsi"/>
          <w:sz w:val="20"/>
          <w:szCs w:val="20"/>
        </w:rPr>
        <w:t>SortedByCoordinate</w:t>
      </w:r>
      <w:proofErr w:type="spellEnd"/>
      <w:r>
        <w:rPr>
          <w:rFonts w:cstheme="minorHAnsi"/>
          <w:sz w:val="20"/>
          <w:szCs w:val="20"/>
        </w:rPr>
        <w:t xml:space="preserve"> --</w:t>
      </w:r>
      <w:proofErr w:type="spellStart"/>
      <w:r>
        <w:rPr>
          <w:rFonts w:cstheme="minorHAnsi"/>
          <w:sz w:val="20"/>
          <w:szCs w:val="20"/>
        </w:rPr>
        <w:t>outFileNamePrefix</w:t>
      </w:r>
      <w:proofErr w:type="spellEnd"/>
      <w:r>
        <w:rPr>
          <w:rFonts w:cstheme="minorHAnsi"/>
          <w:sz w:val="20"/>
          <w:szCs w:val="20"/>
        </w:rPr>
        <w:t xml:space="preserve"> _</w:t>
      </w:r>
      <w:proofErr w:type="spellStart"/>
      <w:r>
        <w:rPr>
          <w:rFonts w:cstheme="minorHAnsi"/>
          <w:sz w:val="20"/>
          <w:szCs w:val="20"/>
        </w:rPr>
        <w:t>trimmed_Star_NCBI_RefSeq</w:t>
      </w:r>
      <w:proofErr w:type="spellEnd"/>
      <w:r>
        <w:rPr>
          <w:rFonts w:cstheme="minorHAnsi"/>
          <w:sz w:val="20"/>
          <w:szCs w:val="20"/>
        </w:rPr>
        <w:t>_ --</w:t>
      </w:r>
      <w:proofErr w:type="spellStart"/>
      <w:r>
        <w:rPr>
          <w:rFonts w:cstheme="minorHAnsi"/>
          <w:sz w:val="20"/>
          <w:szCs w:val="20"/>
        </w:rPr>
        <w:t>quantMode</w:t>
      </w:r>
      <w:proofErr w:type="spellEnd"/>
      <w:r>
        <w:rPr>
          <w:rFonts w:cstheme="minorHAnsi"/>
          <w:sz w:val="20"/>
          <w:szCs w:val="20"/>
        </w:rPr>
        <w:t xml:space="preserve"> </w:t>
      </w:r>
      <w:proofErr w:type="spellStart"/>
      <w:r>
        <w:rPr>
          <w:rFonts w:cstheme="minorHAnsi"/>
          <w:sz w:val="20"/>
          <w:szCs w:val="20"/>
        </w:rPr>
        <w:t>GeneCounts</w:t>
      </w:r>
      <w:proofErr w:type="spellEnd"/>
    </w:p>
    <w:p w14:paraId="04EC0A91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Differential expression analysis was calculated with DESeq2 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&gt;&lt;Author&gt;Love&lt;/Author&gt;&lt;Year&gt;2014&lt;/Year&gt;&lt;RecNum&gt;10&lt;/RecNum&gt;&lt;DisplayText&gt;(Love et al., 2014)&lt;/DisplayText&gt;&lt;record&gt;&lt;rec-number&gt;10&lt;/rec-number&gt;&lt;foreign-keys&gt;&lt;key app="EN" db-id="s9efssw51eeedretv2h55s2jtxppt50wxrt2" timestamp="1589272916"&gt;10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>
        <w:rPr>
          <w:rFonts w:cstheme="minorHAnsi"/>
          <w:sz w:val="20"/>
          <w:szCs w:val="20"/>
        </w:rPr>
        <w:t>(Love et al., 2014)</w:t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 version 1.14.1</w:t>
      </w:r>
      <w:r>
        <w:rPr>
          <w:rFonts w:cstheme="minorHAnsi"/>
          <w:sz w:val="20"/>
          <w:szCs w:val="20"/>
          <w:lang w:val="en"/>
        </w:rPr>
        <w:t xml:space="preserve"> in R</w:t>
      </w:r>
      <w:r>
        <w:t xml:space="preserve"> </w:t>
      </w:r>
      <w:r>
        <w:rPr>
          <w:rFonts w:cstheme="minorHAnsi"/>
          <w:sz w:val="20"/>
          <w:szCs w:val="20"/>
          <w:lang w:val="en"/>
        </w:rPr>
        <w:t>version 3.5.0</w:t>
      </w:r>
      <w:r>
        <w:rPr>
          <w:rFonts w:cstheme="minorHAnsi"/>
          <w:sz w:val="20"/>
          <w:szCs w:val="20"/>
        </w:rPr>
        <w:t xml:space="preserve">. Genes with </w:t>
      </w:r>
      <w:r>
        <w:rPr>
          <w:rFonts w:cstheme="minorHAnsi"/>
          <w:sz w:val="20"/>
          <w:szCs w:val="20"/>
          <w:lang w:val="en"/>
        </w:rPr>
        <w:t xml:space="preserve">differential </w:t>
      </w:r>
      <w:r>
        <w:rPr>
          <w:rFonts w:cstheme="minorHAnsi"/>
          <w:sz w:val="20"/>
          <w:szCs w:val="20"/>
        </w:rPr>
        <w:t xml:space="preserve">expression were selected when their adjusted </w:t>
      </w:r>
      <w:r>
        <w:rPr>
          <w:rFonts w:cstheme="minorHAnsi"/>
          <w:i/>
          <w:iCs/>
          <w:sz w:val="20"/>
          <w:szCs w:val="20"/>
        </w:rPr>
        <w:t>P</w:t>
      </w:r>
      <w:r>
        <w:rPr>
          <w:rFonts w:cstheme="minorHAnsi"/>
          <w:sz w:val="20"/>
          <w:szCs w:val="20"/>
        </w:rPr>
        <w:t>-value (</w:t>
      </w:r>
      <w:proofErr w:type="spellStart"/>
      <w:r>
        <w:rPr>
          <w:rFonts w:cstheme="minorHAnsi"/>
          <w:sz w:val="20"/>
          <w:szCs w:val="20"/>
          <w:lang w:val="en"/>
        </w:rPr>
        <w:t>Padj</w:t>
      </w:r>
      <w:proofErr w:type="spellEnd"/>
      <w:r>
        <w:rPr>
          <w:rFonts w:cstheme="minorHAnsi"/>
          <w:sz w:val="20"/>
          <w:szCs w:val="20"/>
          <w:lang w:val="en"/>
        </w:rPr>
        <w:t xml:space="preserve">; </w:t>
      </w:r>
      <w:proofErr w:type="spellStart"/>
      <w:r>
        <w:rPr>
          <w:rFonts w:cstheme="minorHAnsi"/>
          <w:sz w:val="20"/>
          <w:szCs w:val="20"/>
        </w:rPr>
        <w:t>Benjamini</w:t>
      </w:r>
      <w:proofErr w:type="spellEnd"/>
      <w:r>
        <w:rPr>
          <w:rFonts w:cstheme="minorHAnsi"/>
          <w:sz w:val="20"/>
          <w:szCs w:val="20"/>
        </w:rPr>
        <w:t xml:space="preserve">-Hochberg correction) was </w:t>
      </w:r>
      <w:r>
        <w:rPr>
          <w:rFonts w:cstheme="minorHAnsi"/>
          <w:sz w:val="20"/>
          <w:szCs w:val="20"/>
          <w:lang w:val="en"/>
        </w:rPr>
        <w:t xml:space="preserve">less than </w:t>
      </w:r>
      <w:r>
        <w:rPr>
          <w:rFonts w:cstheme="minorHAnsi"/>
          <w:sz w:val="20"/>
          <w:szCs w:val="20"/>
        </w:rPr>
        <w:t xml:space="preserve">0.05. Pearson correlation were calculated with the </w:t>
      </w:r>
      <w:r>
        <w:rPr>
          <w:rFonts w:cstheme="minorHAnsi"/>
          <w:sz w:val="20"/>
          <w:szCs w:val="20"/>
          <w:lang w:val="en"/>
        </w:rPr>
        <w:t xml:space="preserve">R </w:t>
      </w:r>
      <w:r>
        <w:rPr>
          <w:rFonts w:cstheme="minorHAnsi"/>
          <w:sz w:val="20"/>
          <w:szCs w:val="20"/>
        </w:rPr>
        <w:t>function “</w:t>
      </w:r>
      <w:proofErr w:type="spellStart"/>
      <w:r>
        <w:rPr>
          <w:rFonts w:cstheme="minorHAnsi"/>
          <w:sz w:val="20"/>
          <w:szCs w:val="20"/>
        </w:rPr>
        <w:t>cor</w:t>
      </w:r>
      <w:proofErr w:type="spellEnd"/>
      <w:r>
        <w:rPr>
          <w:rFonts w:cstheme="minorHAnsi"/>
          <w:sz w:val="20"/>
          <w:szCs w:val="20"/>
        </w:rPr>
        <w:t xml:space="preserve">” (Stats package version 3.5.0) on the </w:t>
      </w:r>
      <w:proofErr w:type="spellStart"/>
      <w:r>
        <w:rPr>
          <w:rFonts w:cstheme="minorHAnsi"/>
          <w:sz w:val="20"/>
          <w:szCs w:val="20"/>
        </w:rPr>
        <w:t>rlog</w:t>
      </w:r>
      <w:proofErr w:type="spellEnd"/>
      <w:r>
        <w:rPr>
          <w:rFonts w:cstheme="minorHAnsi"/>
          <w:sz w:val="20"/>
          <w:szCs w:val="20"/>
        </w:rPr>
        <w:t xml:space="preserve"> transformed count matrix generated by DEseq2 and using the method BLIND. The results were plotted on a heatmap using the </w:t>
      </w:r>
      <w:r>
        <w:rPr>
          <w:rFonts w:cstheme="minorHAnsi"/>
          <w:sz w:val="20"/>
          <w:szCs w:val="20"/>
          <w:lang w:val="en"/>
        </w:rPr>
        <w:t xml:space="preserve">R </w:t>
      </w:r>
      <w:proofErr w:type="spellStart"/>
      <w:r>
        <w:rPr>
          <w:rFonts w:cstheme="minorHAnsi"/>
          <w:sz w:val="20"/>
          <w:szCs w:val="20"/>
        </w:rPr>
        <w:t>pheatmap</w:t>
      </w:r>
      <w:proofErr w:type="spellEnd"/>
      <w:r>
        <w:rPr>
          <w:rFonts w:cstheme="minorHAnsi"/>
          <w:sz w:val="20"/>
          <w:szCs w:val="20"/>
        </w:rPr>
        <w:t xml:space="preserve"> package (version 1.0.12) and samples were ordered by hierarchical clustering. PCA plot were generated with the </w:t>
      </w:r>
      <w:proofErr w:type="spellStart"/>
      <w:r>
        <w:rPr>
          <w:rFonts w:cstheme="minorHAnsi"/>
          <w:sz w:val="20"/>
          <w:szCs w:val="20"/>
        </w:rPr>
        <w:t>plotPCA</w:t>
      </w:r>
      <w:proofErr w:type="spellEnd"/>
      <w:r>
        <w:rPr>
          <w:rFonts w:cstheme="minorHAnsi"/>
          <w:sz w:val="20"/>
          <w:szCs w:val="20"/>
        </w:rPr>
        <w:t xml:space="preserve"> function from DESeq2 on the count matrix after variance-stabilizing transformation using the method BLIND. Gene Ontology analyses on selected genes were performed using DAVID bioinformatics resources </w:t>
      </w: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CITE &lt;EndNote&gt;&lt;Cite&gt;&lt;Author&gt;Huang da&lt;/Author&gt;&lt;Year&gt;2009&lt;/Year&gt;&lt;RecNum&gt;13&lt;/RecNum&gt;&lt;DisplayText&gt;(Huang da et al., 2009)&lt;/DisplayText&gt;&lt;record&gt;&lt;rec-number&gt;13&lt;/rec-number&gt;&lt;foreign-keys&gt;&lt;key app="EN" db-id="s9efssw51eeedretv2h55s2jtxppt50wxrt2" timestamp="1589964792"&gt;13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s://www.ncbi.nlm.nih.gov/pubmed/19131956&lt;/url&gt;&lt;/related-urls&gt;&lt;/urls&gt;&lt;electronic-resource-num&gt;10.1038/nprot.2008.211&lt;/electronic-resource-num&gt;&lt;/record&gt;&lt;/Cite&gt;&lt;/EndNote&gt;</w:instrText>
      </w:r>
      <w:r>
        <w:rPr>
          <w:rFonts w:cstheme="minorHAnsi"/>
          <w:sz w:val="20"/>
          <w:szCs w:val="20"/>
        </w:rPr>
        <w:fldChar w:fldCharType="separate"/>
      </w:r>
      <w:r>
        <w:rPr>
          <w:rFonts w:cstheme="minorHAnsi"/>
          <w:sz w:val="20"/>
          <w:szCs w:val="20"/>
        </w:rPr>
        <w:t>(Huang da et al., 2009)</w:t>
      </w:r>
      <w:r>
        <w:rPr>
          <w:rFonts w:cstheme="minorHAnsi"/>
          <w:sz w:val="20"/>
          <w:szCs w:val="20"/>
        </w:rPr>
        <w:fldChar w:fldCharType="end"/>
      </w:r>
      <w:r>
        <w:rPr>
          <w:rFonts w:cstheme="minorHAnsi"/>
          <w:sz w:val="20"/>
          <w:szCs w:val="20"/>
        </w:rPr>
        <w:t xml:space="preserve"> version 6.8 and only GO terms with a False Discovery Rate </w:t>
      </w:r>
      <w:r>
        <w:rPr>
          <w:rFonts w:cstheme="minorHAnsi"/>
          <w:sz w:val="20"/>
          <w:szCs w:val="20"/>
          <w:lang w:val="en"/>
        </w:rPr>
        <w:t>(FDR) less than</w:t>
      </w:r>
      <w:r>
        <w:rPr>
          <w:rFonts w:cstheme="minorHAnsi"/>
          <w:sz w:val="20"/>
          <w:szCs w:val="20"/>
        </w:rPr>
        <w:t xml:space="preserve"> 5 were considered significant.</w:t>
      </w:r>
    </w:p>
    <w:p w14:paraId="29C0F84A" w14:textId="21C44DAC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For comparison between </w:t>
      </w:r>
      <w:r w:rsidR="00ED0C79">
        <w:rPr>
          <w:rFonts w:cstheme="minorHAnsi"/>
          <w:i/>
          <w:sz w:val="20"/>
          <w:szCs w:val="20"/>
        </w:rPr>
        <w:t xml:space="preserve">N. </w:t>
      </w:r>
      <w:proofErr w:type="spellStart"/>
      <w:r>
        <w:rPr>
          <w:rFonts w:cstheme="minorHAnsi"/>
          <w:i/>
          <w:sz w:val="20"/>
          <w:szCs w:val="20"/>
        </w:rPr>
        <w:t>vitripennis</w:t>
      </w:r>
      <w:proofErr w:type="spellEnd"/>
      <w:r>
        <w:rPr>
          <w:rFonts w:cstheme="minorHAnsi"/>
          <w:sz w:val="20"/>
          <w:szCs w:val="20"/>
        </w:rPr>
        <w:t xml:space="preserve"> and </w:t>
      </w:r>
      <w:r w:rsidR="00C93FF8">
        <w:rPr>
          <w:rFonts w:cstheme="minorHAnsi"/>
          <w:i/>
          <w:sz w:val="20"/>
          <w:szCs w:val="20"/>
        </w:rPr>
        <w:t xml:space="preserve">A. </w:t>
      </w:r>
      <w:r>
        <w:rPr>
          <w:rFonts w:cstheme="minorHAnsi"/>
          <w:i/>
          <w:sz w:val="20"/>
          <w:szCs w:val="20"/>
        </w:rPr>
        <w:t>mellifera</w:t>
      </w:r>
      <w:r>
        <w:rPr>
          <w:rFonts w:cstheme="minorHAnsi"/>
          <w:sz w:val="20"/>
          <w:szCs w:val="20"/>
        </w:rPr>
        <w:t xml:space="preserve"> gene expression, homologs were systematically search for between species by </w:t>
      </w:r>
      <w:proofErr w:type="spellStart"/>
      <w:r>
        <w:rPr>
          <w:rFonts w:cstheme="minorHAnsi"/>
          <w:sz w:val="20"/>
          <w:szCs w:val="20"/>
        </w:rPr>
        <w:t>tblastx</w:t>
      </w:r>
      <w:proofErr w:type="spellEnd"/>
      <w:r>
        <w:rPr>
          <w:rFonts w:cstheme="minorHAnsi"/>
          <w:sz w:val="20"/>
          <w:szCs w:val="20"/>
        </w:rPr>
        <w:t xml:space="preserve"> (</w:t>
      </w:r>
      <w:hyperlink r:id="rId9" w:history="1">
        <w:r>
          <w:rPr>
            <w:rStyle w:val="Hyperlink"/>
            <w:rFonts w:cstheme="minorHAnsi"/>
            <w:sz w:val="20"/>
            <w:szCs w:val="20"/>
          </w:rPr>
          <w:t>https://blast.ncbi.nlm.nih.gov/</w:t>
        </w:r>
      </w:hyperlink>
      <w:r>
        <w:rPr>
          <w:rFonts w:cstheme="minorHAnsi"/>
          <w:sz w:val="20"/>
          <w:szCs w:val="20"/>
        </w:rPr>
        <w:t xml:space="preserve">) and genes with the highest percentage homology were selected. For comparison between the </w:t>
      </w:r>
      <w:r>
        <w:rPr>
          <w:rFonts w:cstheme="minorHAnsi"/>
          <w:i/>
          <w:iCs/>
          <w:sz w:val="20"/>
          <w:szCs w:val="20"/>
        </w:rPr>
        <w:t xml:space="preserve">GFP </w:t>
      </w:r>
      <w:r>
        <w:rPr>
          <w:rFonts w:cstheme="minorHAnsi"/>
          <w:sz w:val="20"/>
          <w:szCs w:val="20"/>
        </w:rPr>
        <w:t xml:space="preserve">dsRNA sequence used in this study and the sequences of all </w:t>
      </w:r>
      <w:r w:rsidR="00C93FF8">
        <w:rPr>
          <w:rFonts w:cstheme="minorHAnsi"/>
          <w:i/>
          <w:iCs/>
          <w:sz w:val="20"/>
          <w:szCs w:val="20"/>
        </w:rPr>
        <w:t xml:space="preserve">N. </w:t>
      </w:r>
      <w:proofErr w:type="spellStart"/>
      <w:r>
        <w:rPr>
          <w:rFonts w:cstheme="minorHAnsi"/>
          <w:i/>
          <w:iCs/>
          <w:sz w:val="20"/>
          <w:szCs w:val="20"/>
        </w:rPr>
        <w:t>vitripennis</w:t>
      </w:r>
      <w:proofErr w:type="spellEnd"/>
      <w:r>
        <w:rPr>
          <w:rFonts w:cstheme="minorHAnsi"/>
          <w:sz w:val="20"/>
          <w:szCs w:val="20"/>
        </w:rPr>
        <w:t xml:space="preserve"> endogenous mRNA, a </w:t>
      </w:r>
      <w:proofErr w:type="spellStart"/>
      <w:r>
        <w:rPr>
          <w:rFonts w:cstheme="minorHAnsi"/>
          <w:sz w:val="20"/>
          <w:szCs w:val="20"/>
        </w:rPr>
        <w:t>blastn</w:t>
      </w:r>
      <w:proofErr w:type="spellEnd"/>
      <w:r>
        <w:rPr>
          <w:rFonts w:cstheme="minorHAnsi"/>
          <w:sz w:val="20"/>
          <w:szCs w:val="20"/>
        </w:rPr>
        <w:t xml:space="preserve"> (</w:t>
      </w:r>
      <w:hyperlink r:id="rId10" w:history="1">
        <w:r>
          <w:rPr>
            <w:rStyle w:val="Hyperlink"/>
            <w:sz w:val="20"/>
            <w:szCs w:val="20"/>
          </w:rPr>
          <w:t>https://blast.ncbi.nlm.nih.gov/</w:t>
        </w:r>
      </w:hyperlink>
      <w:r>
        <w:rPr>
          <w:sz w:val="20"/>
          <w:szCs w:val="20"/>
        </w:rPr>
        <w:t>) was performed with option for “somewhat similar sequences” and a word size of 7 without filtering for low complexity regions.</w:t>
      </w:r>
      <w:r>
        <w:rPr>
          <w:sz w:val="20"/>
          <w:szCs w:val="20"/>
          <w:lang w:val="en"/>
        </w:rPr>
        <w:t xml:space="preserve"> RNAi off-target prediction was also done using the online website </w:t>
      </w:r>
      <w:proofErr w:type="spellStart"/>
      <w:r>
        <w:rPr>
          <w:sz w:val="20"/>
          <w:szCs w:val="20"/>
          <w:lang w:val="en"/>
        </w:rPr>
        <w:t>WaspAtlas</w:t>
      </w:r>
      <w:proofErr w:type="spellEnd"/>
      <w:r>
        <w:rPr>
          <w:sz w:val="20"/>
          <w:szCs w:val="20"/>
          <w:lang w:val="en"/>
        </w:rPr>
        <w:t xml:space="preserve"> (http://cyverse.warwick.ac.uk:3000/tools/RNAi) and entering the complete </w:t>
      </w:r>
      <w:r>
        <w:rPr>
          <w:i/>
          <w:iCs/>
          <w:sz w:val="20"/>
          <w:szCs w:val="20"/>
          <w:lang w:val="en"/>
        </w:rPr>
        <w:t xml:space="preserve">GFP </w:t>
      </w:r>
      <w:r>
        <w:rPr>
          <w:sz w:val="20"/>
          <w:szCs w:val="20"/>
          <w:lang w:val="en"/>
        </w:rPr>
        <w:t xml:space="preserve">dsRNA sequence </w:t>
      </w:r>
      <w:r>
        <w:rPr>
          <w:sz w:val="20"/>
          <w:szCs w:val="20"/>
          <w:lang w:val="en"/>
        </w:rPr>
        <w:fldChar w:fldCharType="begin"/>
      </w:r>
      <w:r>
        <w:rPr>
          <w:sz w:val="20"/>
          <w:szCs w:val="20"/>
          <w:lang w:val="en"/>
        </w:rPr>
        <w:instrText xml:space="preserve"> ADDIN EN.CITE &lt;EndNote&gt;&lt;Cite&gt;&lt;Author&gt;Davies&lt;/Author&gt;&lt;Year&gt;2015&lt;/Year&gt;&lt;RecNum&gt;18&lt;/RecNum&gt;&lt;DisplayText&gt;(Davies &amp;amp; Tauber, 2015)&lt;/DisplayText&gt;&lt;record&gt;&lt;rec-number&gt;18&lt;/rec-number&gt;&lt;foreign-keys&gt;&lt;key app="EN" db-id="s9efssw51eeedretv2h55s2jtxppt50wxrt2" timestamp="1601453009"&gt;18&lt;/key&gt;&lt;/foreign-keys&gt;&lt;ref-type name="Journal Article"&gt;17&lt;/ref-type&gt;&lt;contributors&gt;&lt;authors&gt;&lt;author&gt;Davies, N. J.&lt;/author&gt;&lt;author&gt;Tauber, E.&lt;/author&gt;&lt;/authors&gt;&lt;/contributors&gt;&lt;auth-address&gt;Department of Genetics, University of Leicester, University Road, Leicester LE1 7RH, UK.&amp;#xD;Department of Genetics, University of Leicester, University Road, Leicester LE1 7RH, UK et22@le.ac.uk.&lt;/auth-address&gt;&lt;titles&gt;&lt;title&gt;WaspAtlas: a Nasonia vitripennis gene database and analysis platform&lt;/title&gt;&lt;secondary-title&gt;Database (Oxford)&lt;/secondary-title&gt;&lt;/titles&gt;&lt;periodical&gt;&lt;full-title&gt;Database (Oxford)&lt;/full-title&gt;&lt;/periodical&gt;&lt;volume&gt;2015&lt;/volume&gt;&lt;edition&gt;2015/10/11&lt;/edition&gt;&lt;keywords&gt;&lt;keyword&gt;Animals&lt;/keyword&gt;&lt;keyword&gt;*Databases, Genetic&lt;/keyword&gt;&lt;keyword&gt;Female&lt;/keyword&gt;&lt;keyword&gt;Male&lt;/keyword&gt;&lt;keyword&gt;*User-Computer Interface&lt;/keyword&gt;&lt;keyword&gt;Wasps/*genetics&lt;/keyword&gt;&lt;/keywords&gt;&lt;dates&gt;&lt;year&gt;2015&lt;/year&gt;&lt;/dates&gt;&lt;isbn&gt;1758-0463 (Electronic)&amp;#xD;1758-0463 (Linking)&lt;/isbn&gt;&lt;accession-num&gt;26452372&lt;/accession-num&gt;&lt;urls&gt;&lt;related-urls&gt;&lt;url&gt;https://www.ncbi.nlm.nih.gov/pubmed/26452372&lt;/url&gt;&lt;/related-urls&gt;&lt;/urls&gt;&lt;custom2&gt;PMC4599445&lt;/custom2&gt;&lt;electronic-resource-num&gt;10.1093/database/bav103&lt;/electronic-resource-num&gt;&lt;/record&gt;&lt;/Cite&gt;&lt;/EndNote&gt;</w:instrText>
      </w:r>
      <w:r>
        <w:rPr>
          <w:sz w:val="20"/>
          <w:szCs w:val="20"/>
          <w:lang w:val="en"/>
        </w:rPr>
        <w:fldChar w:fldCharType="separate"/>
      </w:r>
      <w:r>
        <w:rPr>
          <w:sz w:val="20"/>
          <w:szCs w:val="20"/>
          <w:lang w:val="en"/>
        </w:rPr>
        <w:t>(Davies &amp; Tauber, 2015)</w:t>
      </w:r>
      <w:r>
        <w:rPr>
          <w:sz w:val="20"/>
          <w:szCs w:val="20"/>
          <w:lang w:val="en"/>
        </w:rPr>
        <w:fldChar w:fldCharType="end"/>
      </w:r>
      <w:r>
        <w:rPr>
          <w:sz w:val="20"/>
          <w:szCs w:val="20"/>
          <w:lang w:val="en"/>
        </w:rPr>
        <w:t>.</w:t>
      </w:r>
    </w:p>
    <w:p w14:paraId="46608689" w14:textId="77777777" w:rsidR="005E3727" w:rsidRDefault="005E3727">
      <w:pPr>
        <w:jc w:val="both"/>
        <w:rPr>
          <w:rFonts w:cstheme="minorHAnsi"/>
        </w:rPr>
      </w:pPr>
    </w:p>
    <w:p w14:paraId="00161BE7" w14:textId="77777777" w:rsidR="005E3727" w:rsidRDefault="00D47834">
      <w:pPr>
        <w:jc w:val="both"/>
        <w:rPr>
          <w:rFonts w:cstheme="minorHAnsi"/>
        </w:rPr>
      </w:pPr>
      <w:r>
        <w:rPr>
          <w:rFonts w:cstheme="minorHAnsi"/>
        </w:rPr>
        <w:t>Bibliography</w:t>
      </w:r>
    </w:p>
    <w:p w14:paraId="6B391022" w14:textId="77777777" w:rsidR="005E3727" w:rsidRDefault="00D47834">
      <w:pPr>
        <w:pStyle w:val="EndNoteBibliography"/>
        <w:spacing w:after="0"/>
        <w:ind w:left="720" w:hanging="720"/>
      </w:pPr>
      <w:r>
        <w:rPr>
          <w:rFonts w:cstheme="minorHAnsi"/>
          <w:sz w:val="20"/>
          <w:szCs w:val="20"/>
        </w:rPr>
        <w:fldChar w:fldCharType="begin"/>
      </w:r>
      <w:r>
        <w:rPr>
          <w:rFonts w:cstheme="minorHAnsi"/>
          <w:sz w:val="20"/>
          <w:szCs w:val="20"/>
        </w:rPr>
        <w:instrText xml:space="preserve"> ADDIN EN.REFLIST </w:instrText>
      </w:r>
      <w:r>
        <w:rPr>
          <w:rFonts w:cstheme="minorHAnsi"/>
          <w:sz w:val="20"/>
          <w:szCs w:val="20"/>
        </w:rPr>
        <w:fldChar w:fldCharType="separate"/>
      </w:r>
      <w:r>
        <w:t xml:space="preserve">Davies, N. J., &amp; Tauber, E. (2015). WaspAtlas: a Nasonia vitripennis gene database and analysis platform. </w:t>
      </w:r>
      <w:r>
        <w:rPr>
          <w:i/>
        </w:rPr>
        <w:t>Database (Oxford), 2015</w:t>
      </w:r>
      <w:r>
        <w:t>. doi:10.1093/database/bav103</w:t>
      </w:r>
    </w:p>
    <w:p w14:paraId="072CD06F" w14:textId="77777777" w:rsidR="005E3727" w:rsidRDefault="00D47834">
      <w:pPr>
        <w:pStyle w:val="EndNoteBibliography"/>
        <w:spacing w:after="0"/>
        <w:ind w:left="720" w:hanging="720"/>
      </w:pPr>
      <w:r>
        <w:t xml:space="preserve">Dobin, A., Davis, C. A., Schlesinger, F., Drenkow, J., Zaleski, C., Jha, S., . . . Gingeras, T. R. (2013). STAR: ultrafast universal RNA-seq aligner. </w:t>
      </w:r>
      <w:r>
        <w:rPr>
          <w:i/>
        </w:rPr>
        <w:t>Bioinformatics, 29</w:t>
      </w:r>
      <w:r>
        <w:t>(1), 15-21. doi:10.1093/bioinformatics/bts635</w:t>
      </w:r>
    </w:p>
    <w:p w14:paraId="5D44D89C" w14:textId="77777777" w:rsidR="005E3727" w:rsidRDefault="00D47834">
      <w:pPr>
        <w:pStyle w:val="EndNoteBibliography"/>
        <w:spacing w:after="0"/>
        <w:ind w:left="720" w:hanging="720"/>
      </w:pPr>
      <w:r>
        <w:t xml:space="preserve">Huang da, W., Sherman, B. T., &amp; Lempicki, R. A. (2009). Systematic and integrative analysis of large gene lists using DAVID bioinformatics resources. </w:t>
      </w:r>
      <w:r>
        <w:rPr>
          <w:i/>
        </w:rPr>
        <w:t>Nat Protoc, 4</w:t>
      </w:r>
      <w:r>
        <w:t>(1), 44-57. doi:10.1038/nprot.2008.211</w:t>
      </w:r>
    </w:p>
    <w:p w14:paraId="3536D1E8" w14:textId="77777777" w:rsidR="005E3727" w:rsidRDefault="00D47834">
      <w:pPr>
        <w:pStyle w:val="EndNoteBibliography"/>
        <w:spacing w:after="0"/>
        <w:ind w:left="720" w:hanging="720"/>
        <w:rPr>
          <w:lang w:val="nl-NL"/>
        </w:rPr>
      </w:pPr>
      <w:r>
        <w:t xml:space="preserve">Love, M. I., Huber, W., &amp; Anders, S. (2014). Moderated estimation of fold change and dispersion for RNA-seq data with DESeq2. </w:t>
      </w:r>
      <w:r>
        <w:rPr>
          <w:i/>
          <w:lang w:val="nl-NL"/>
        </w:rPr>
        <w:t>Genome Biol, 15</w:t>
      </w:r>
      <w:r>
        <w:rPr>
          <w:lang w:val="nl-NL"/>
        </w:rPr>
        <w:t>(12), 550. doi:10.1186/s13059-014-0550-8</w:t>
      </w:r>
    </w:p>
    <w:p w14:paraId="131F8714" w14:textId="77777777" w:rsidR="005E3727" w:rsidRDefault="00D47834">
      <w:pPr>
        <w:pStyle w:val="EndNoteBibliography"/>
        <w:spacing w:after="0"/>
        <w:ind w:left="720" w:hanging="720"/>
      </w:pPr>
      <w:r>
        <w:rPr>
          <w:lang w:val="nl-NL"/>
        </w:rPr>
        <w:t xml:space="preserve">Werren, J. H., Loehlin, D. W., &amp; Giebel, J. D. (2009). </w:t>
      </w:r>
      <w:r>
        <w:t xml:space="preserve">Larval RNAi in Nasonia (parasitoid wasp). </w:t>
      </w:r>
      <w:r>
        <w:rPr>
          <w:i/>
        </w:rPr>
        <w:t>Cold Spring Harb Protoc, 2009</w:t>
      </w:r>
      <w:r>
        <w:t>(10), pdb prot5311. doi:10.1101/pdb.prot5311</w:t>
      </w:r>
    </w:p>
    <w:p w14:paraId="3B8DBCEB" w14:textId="77777777" w:rsidR="005E3727" w:rsidRDefault="00D47834">
      <w:pPr>
        <w:pStyle w:val="EndNoteBibliography"/>
        <w:ind w:left="720" w:hanging="720"/>
      </w:pPr>
      <w:r>
        <w:t xml:space="preserve">Werren, J. H., Richards, S., Desjardins, C. A., Niehuis, O., Gadau, J., Colbourne, J. K., . . . Gibbs, R. A. (2010). Functional and evolutionary insights from the genomes of three parasitoid Nasonia species. </w:t>
      </w:r>
      <w:r>
        <w:rPr>
          <w:i/>
        </w:rPr>
        <w:t>Science, 327</w:t>
      </w:r>
      <w:r>
        <w:t>(5963), 343-348. doi:10.1126/science.1178028</w:t>
      </w:r>
    </w:p>
    <w:p w14:paraId="4795551E" w14:textId="77777777" w:rsidR="005E3727" w:rsidRDefault="00D47834">
      <w:pPr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lastRenderedPageBreak/>
        <w:fldChar w:fldCharType="end"/>
      </w:r>
    </w:p>
    <w:sectPr w:rsidR="005E3727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82C0CD" w14:textId="77777777" w:rsidR="0011062A" w:rsidRDefault="0011062A">
      <w:pPr>
        <w:spacing w:line="240" w:lineRule="auto"/>
      </w:pPr>
      <w:r>
        <w:separator/>
      </w:r>
    </w:p>
  </w:endnote>
  <w:endnote w:type="continuationSeparator" w:id="0">
    <w:p w14:paraId="07B3D0B8" w14:textId="77777777" w:rsidR="0011062A" w:rsidRDefault="0011062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492AA5" w14:textId="77777777" w:rsidR="0011062A" w:rsidRDefault="0011062A">
      <w:pPr>
        <w:spacing w:line="240" w:lineRule="auto"/>
      </w:pPr>
      <w:r>
        <w:separator/>
      </w:r>
    </w:p>
  </w:footnote>
  <w:footnote w:type="continuationSeparator" w:id="0">
    <w:p w14:paraId="28A9F03F" w14:textId="77777777" w:rsidR="0011062A" w:rsidRDefault="0011062A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PA 6th edited experimental resul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efssw51eeedretv2h55s2jtxppt50wxrt2&quot;&gt;GFP_RNAi&lt;record-ids&gt;&lt;item&gt;2&lt;/item&gt;&lt;item&gt;5&lt;/item&gt;&lt;item&gt;9&lt;/item&gt;&lt;item&gt;10&lt;/item&gt;&lt;item&gt;13&lt;/item&gt;&lt;item&gt;18&lt;/item&gt;&lt;/record-ids&gt;&lt;/item&gt;&lt;/Libraries&gt;"/>
  </w:docVars>
  <w:rsids>
    <w:rsidRoot w:val="0019144B"/>
    <w:rsid w:val="BEFF2251"/>
    <w:rsid w:val="E9DFFEE8"/>
    <w:rsid w:val="F6EF7183"/>
    <w:rsid w:val="000125C0"/>
    <w:rsid w:val="000822F2"/>
    <w:rsid w:val="000C0429"/>
    <w:rsid w:val="0011062A"/>
    <w:rsid w:val="00146ED2"/>
    <w:rsid w:val="00170CEF"/>
    <w:rsid w:val="0019144B"/>
    <w:rsid w:val="001C7F62"/>
    <w:rsid w:val="001E2359"/>
    <w:rsid w:val="00205926"/>
    <w:rsid w:val="002100F5"/>
    <w:rsid w:val="00233604"/>
    <w:rsid w:val="00252052"/>
    <w:rsid w:val="00261B4A"/>
    <w:rsid w:val="002C39A4"/>
    <w:rsid w:val="0032008C"/>
    <w:rsid w:val="003332F1"/>
    <w:rsid w:val="003817E1"/>
    <w:rsid w:val="00391B07"/>
    <w:rsid w:val="003B11A2"/>
    <w:rsid w:val="00415204"/>
    <w:rsid w:val="00430531"/>
    <w:rsid w:val="00480177"/>
    <w:rsid w:val="004E535C"/>
    <w:rsid w:val="00562D88"/>
    <w:rsid w:val="00571952"/>
    <w:rsid w:val="0059228E"/>
    <w:rsid w:val="005B38A7"/>
    <w:rsid w:val="005D56AE"/>
    <w:rsid w:val="005E1244"/>
    <w:rsid w:val="005E3727"/>
    <w:rsid w:val="005F5733"/>
    <w:rsid w:val="005F68D4"/>
    <w:rsid w:val="006338F9"/>
    <w:rsid w:val="006550D2"/>
    <w:rsid w:val="00673B39"/>
    <w:rsid w:val="006A1058"/>
    <w:rsid w:val="006C48A2"/>
    <w:rsid w:val="00727331"/>
    <w:rsid w:val="00745B66"/>
    <w:rsid w:val="00750DEA"/>
    <w:rsid w:val="00793500"/>
    <w:rsid w:val="007D58AF"/>
    <w:rsid w:val="008602BD"/>
    <w:rsid w:val="008A1DF6"/>
    <w:rsid w:val="008E12BA"/>
    <w:rsid w:val="008F1232"/>
    <w:rsid w:val="00965FF3"/>
    <w:rsid w:val="0097026E"/>
    <w:rsid w:val="00987482"/>
    <w:rsid w:val="009B6755"/>
    <w:rsid w:val="009D7B33"/>
    <w:rsid w:val="009E2BC3"/>
    <w:rsid w:val="00AF3238"/>
    <w:rsid w:val="00B00D8D"/>
    <w:rsid w:val="00B41DDD"/>
    <w:rsid w:val="00B42090"/>
    <w:rsid w:val="00BF203F"/>
    <w:rsid w:val="00C00526"/>
    <w:rsid w:val="00C20B82"/>
    <w:rsid w:val="00C83F54"/>
    <w:rsid w:val="00C93FF8"/>
    <w:rsid w:val="00D006B8"/>
    <w:rsid w:val="00D27FF3"/>
    <w:rsid w:val="00D3363B"/>
    <w:rsid w:val="00D47834"/>
    <w:rsid w:val="00D6284D"/>
    <w:rsid w:val="00D83888"/>
    <w:rsid w:val="00E0571D"/>
    <w:rsid w:val="00E54A5D"/>
    <w:rsid w:val="00E555A9"/>
    <w:rsid w:val="00E6351E"/>
    <w:rsid w:val="00E73EA8"/>
    <w:rsid w:val="00E80E18"/>
    <w:rsid w:val="00E82CDD"/>
    <w:rsid w:val="00E951FC"/>
    <w:rsid w:val="00E96318"/>
    <w:rsid w:val="00ED0C79"/>
    <w:rsid w:val="00F04106"/>
    <w:rsid w:val="00F27C1B"/>
    <w:rsid w:val="00F52FC2"/>
    <w:rsid w:val="00FC75BC"/>
    <w:rsid w:val="339B4A0E"/>
    <w:rsid w:val="3DFDF2BC"/>
    <w:rsid w:val="4D4C8D14"/>
    <w:rsid w:val="561A2A37"/>
    <w:rsid w:val="57D4DBC0"/>
    <w:rsid w:val="6C521493"/>
    <w:rsid w:val="6F2A3270"/>
    <w:rsid w:val="705D1732"/>
    <w:rsid w:val="75E76DC1"/>
    <w:rsid w:val="7F37CDF0"/>
    <w:rsid w:val="7F7FBFBE"/>
    <w:rsid w:val="7FBF1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88ED8C"/>
  <w15:docId w15:val="{AADFA192-3F56-4969-A857-24FF93CC7A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Calibri" w:eastAsiaTheme="minorEastAsia" w:hAnsi="Calibri" w:cs="Calibri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240" w:lineRule="auto"/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ascii="Calibri" w:eastAsiaTheme="minorEastAsia" w:hAnsi="Calibri" w:cs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ddgene.org/53534/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eveline.verhulst@wur.nl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s://blast.ncbi.nlm.nih.gov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blast.ncbi.nlm.nih.gov/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17FA14F.dotm</Template>
  <TotalTime>1</TotalTime>
  <Pages>4</Pages>
  <Words>2597</Words>
  <Characters>14804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17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en</dc:creator>
  <cp:lastModifiedBy>Rougeot, Julien</cp:lastModifiedBy>
  <cp:revision>6</cp:revision>
  <dcterms:created xsi:type="dcterms:W3CDTF">2020-10-27T10:33:00Z</dcterms:created>
  <dcterms:modified xsi:type="dcterms:W3CDTF">2020-12-09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1.0.9662</vt:lpwstr>
  </property>
</Properties>
</file>